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88C" w:rsidRDefault="00D2688C" w:rsidP="006A2AE3">
      <w:pPr>
        <w:pStyle w:val="Heading1"/>
        <w:spacing w:line="480" w:lineRule="auto"/>
        <w:jc w:val="center"/>
        <w:rPr>
          <w:rFonts w:asciiTheme="majorBidi" w:hAnsiTheme="majorBidi"/>
          <w:b/>
          <w:bCs/>
          <w:color w:val="000000" w:themeColor="text1"/>
          <w:sz w:val="28"/>
          <w:szCs w:val="28"/>
        </w:rPr>
      </w:pPr>
      <w:r w:rsidRPr="00F8512A">
        <w:rPr>
          <w:rFonts w:asciiTheme="majorBidi" w:hAnsiTheme="majorBidi"/>
          <w:b/>
          <w:bCs/>
          <w:color w:val="000000" w:themeColor="text1"/>
          <w:sz w:val="28"/>
          <w:szCs w:val="28"/>
        </w:rPr>
        <w:t>DAFTAR PUSTAKA</w:t>
      </w:r>
    </w:p>
    <w:p w:rsidR="00D2688C" w:rsidRPr="00854F59" w:rsidRDefault="00D2688C" w:rsidP="00D2688C">
      <w:pPr>
        <w:pStyle w:val="ListParagraph"/>
        <w:numPr>
          <w:ilvl w:val="0"/>
          <w:numId w:val="79"/>
        </w:numPr>
        <w:tabs>
          <w:tab w:val="left" w:pos="7623"/>
        </w:tabs>
        <w:ind w:left="270" w:hanging="270"/>
        <w:rPr>
          <w:rFonts w:ascii="Times New Roman" w:hAnsi="Times New Roman" w:cs="Times New Roman"/>
          <w:b/>
          <w:sz w:val="24"/>
        </w:rPr>
      </w:pPr>
      <w:r w:rsidRPr="00854F59">
        <w:rPr>
          <w:rFonts w:ascii="Times New Roman" w:hAnsi="Times New Roman" w:cs="Times New Roman"/>
          <w:b/>
          <w:sz w:val="24"/>
        </w:rPr>
        <w:t>BUKU</w:t>
      </w:r>
    </w:p>
    <w:p w:rsidR="00D2688C" w:rsidRPr="00854F59"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854F59">
        <w:rPr>
          <w:rFonts w:ascii="Times New Roman" w:hAnsi="Times New Roman" w:cs="Times New Roman"/>
          <w:noProof/>
          <w:sz w:val="24"/>
          <w:szCs w:val="24"/>
        </w:rPr>
        <w:t xml:space="preserve">Agustina Bidarti. (2020). </w:t>
      </w:r>
      <w:r w:rsidRPr="00854F59">
        <w:rPr>
          <w:rFonts w:ascii="Times New Roman" w:hAnsi="Times New Roman" w:cs="Times New Roman"/>
          <w:i/>
          <w:iCs/>
          <w:noProof/>
          <w:sz w:val="24"/>
          <w:szCs w:val="24"/>
        </w:rPr>
        <w:t>Teori Kependudukan</w:t>
      </w:r>
      <w:r w:rsidRPr="00854F59">
        <w:rPr>
          <w:rFonts w:ascii="Times New Roman" w:hAnsi="Times New Roman" w:cs="Times New Roman"/>
          <w:noProof/>
          <w:sz w:val="24"/>
          <w:szCs w:val="24"/>
        </w:rPr>
        <w:t xml:space="preserve">. Lindan Bestari. </w:t>
      </w:r>
      <w:hyperlink r:id="rId7" w:history="1">
        <w:r w:rsidRPr="00012942">
          <w:rPr>
            <w:rStyle w:val="Hyperlink"/>
            <w:rFonts w:ascii="Times New Roman" w:hAnsi="Times New Roman" w:cs="Times New Roman"/>
            <w:noProof/>
            <w:color w:val="auto"/>
            <w:sz w:val="24"/>
            <w:szCs w:val="24"/>
          </w:rPr>
          <w:t>buku teori kependudukan agustina bidarti&amp;f=false</w:t>
        </w:r>
      </w:hyperlink>
    </w:p>
    <w:p w:rsidR="00D2688C"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H. Abd. Rahman Rahim &amp; Enny Radjab. (n.d.). </w:t>
      </w:r>
      <w:r w:rsidRPr="003C64CD">
        <w:rPr>
          <w:rFonts w:ascii="Times New Roman" w:hAnsi="Times New Roman" w:cs="Times New Roman"/>
          <w:i/>
          <w:iCs/>
          <w:noProof/>
          <w:sz w:val="24"/>
          <w:szCs w:val="24"/>
        </w:rPr>
        <w:t>Manajemen strategi</w:t>
      </w:r>
      <w:r w:rsidRPr="003C64CD">
        <w:rPr>
          <w:rFonts w:ascii="Times New Roman" w:hAnsi="Times New Roman" w:cs="Times New Roman"/>
          <w:noProof/>
          <w:sz w:val="24"/>
          <w:szCs w:val="24"/>
        </w:rPr>
        <w:t>. Lembaga Perpustakaan dan Penerbitan Universitas Muhammadiyah Makassar Jl. Sultan Alauddin Km 7 N0. 259 Makassar Tlp. 0411-866972/Fax. 0411-865588.</w:t>
      </w:r>
    </w:p>
    <w:p w:rsidR="00D2688C"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Hariadi. (2005). </w:t>
      </w:r>
      <w:r w:rsidRPr="003C64CD">
        <w:rPr>
          <w:rFonts w:ascii="Times New Roman" w:hAnsi="Times New Roman" w:cs="Times New Roman"/>
          <w:i/>
          <w:iCs/>
          <w:noProof/>
          <w:sz w:val="24"/>
          <w:szCs w:val="24"/>
        </w:rPr>
        <w:t>Bambang Hariadi, Strategi Manajemen. (2005) Malang : Banyumedia Publishing</w:t>
      </w:r>
      <w:r w:rsidRPr="003C64CD">
        <w:rPr>
          <w:rFonts w:ascii="Times New Roman" w:hAnsi="Times New Roman" w:cs="Times New Roman"/>
          <w:noProof/>
          <w:sz w:val="24"/>
          <w:szCs w:val="24"/>
        </w:rPr>
        <w:t>.</w:t>
      </w:r>
    </w:p>
    <w:p w:rsidR="00D2688C" w:rsidRPr="00BA39D3"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BA39D3">
        <w:rPr>
          <w:rFonts w:ascii="Times New Roman" w:hAnsi="Times New Roman" w:cs="Times New Roman"/>
          <w:noProof/>
          <w:sz w:val="24"/>
          <w:szCs w:val="24"/>
        </w:rPr>
        <w:t xml:space="preserve">Jatmiko, R. D. (2003). </w:t>
      </w:r>
      <w:r w:rsidRPr="00BA39D3">
        <w:rPr>
          <w:rFonts w:ascii="Times New Roman" w:hAnsi="Times New Roman" w:cs="Times New Roman"/>
          <w:i/>
          <w:iCs/>
          <w:noProof/>
          <w:sz w:val="24"/>
          <w:szCs w:val="24"/>
        </w:rPr>
        <w:t>Jatmiko, Rahmad Dwi. “Manajemen Strategik, Edisi Pertama.” (2003).</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Mintzberg, Henry, James Brian Quinn,  and J. V. (1995). </w:t>
      </w:r>
      <w:r w:rsidRPr="003C64CD">
        <w:rPr>
          <w:rFonts w:ascii="Times New Roman" w:hAnsi="Times New Roman" w:cs="Times New Roman"/>
          <w:i/>
          <w:iCs/>
          <w:noProof/>
          <w:sz w:val="24"/>
          <w:szCs w:val="24"/>
        </w:rPr>
        <w:t>Mintzberg, Henry, James Brian Quinn, and John Voyer. The strategy process: Collegiate edition. Prentice-Hall, 1995.</w:t>
      </w:r>
    </w:p>
    <w:p w:rsidR="00D2688C" w:rsidRPr="00BA39D3"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BA39D3">
        <w:rPr>
          <w:rFonts w:ascii="Times New Roman" w:hAnsi="Times New Roman" w:cs="Times New Roman"/>
          <w:noProof/>
          <w:sz w:val="24"/>
          <w:szCs w:val="24"/>
        </w:rPr>
        <w:t xml:space="preserve">Rangkuti, F. (1998). </w:t>
      </w:r>
      <w:r w:rsidRPr="00BA39D3">
        <w:rPr>
          <w:rFonts w:ascii="Times New Roman" w:hAnsi="Times New Roman" w:cs="Times New Roman"/>
          <w:i/>
          <w:iCs/>
          <w:noProof/>
          <w:sz w:val="24"/>
          <w:szCs w:val="24"/>
        </w:rPr>
        <w:t>Rangkuti, Freddy. Analisis SWOT teknik membedah kasus bisnis. Gramedia Pustaka Utama, 1998.</w:t>
      </w:r>
    </w:p>
    <w:p w:rsidR="00D2688C" w:rsidRPr="00BA39D3"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BA39D3">
        <w:rPr>
          <w:rFonts w:ascii="Times New Roman" w:hAnsi="Times New Roman" w:cs="Times New Roman"/>
          <w:noProof/>
          <w:sz w:val="24"/>
          <w:szCs w:val="24"/>
        </w:rPr>
        <w:t xml:space="preserve">Robinson, Pearce,  and J. A. P. (1997). </w:t>
      </w:r>
      <w:r w:rsidRPr="00BA39D3">
        <w:rPr>
          <w:rFonts w:ascii="Times New Roman" w:hAnsi="Times New Roman" w:cs="Times New Roman"/>
          <w:i/>
          <w:iCs/>
          <w:noProof/>
          <w:sz w:val="24"/>
          <w:szCs w:val="24"/>
        </w:rPr>
        <w:t>Robinson, Pearce, and John A. Pearce. “Manajemen Strategik Formulasi, Implementasi, dan Pengendalian.” Jakarta: Bina Rupa Aksara (1997).</w:t>
      </w:r>
    </w:p>
    <w:p w:rsidR="00D2688C" w:rsidRPr="00BA39D3"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BA39D3">
        <w:rPr>
          <w:rFonts w:ascii="Times New Roman" w:hAnsi="Times New Roman" w:cs="Times New Roman"/>
          <w:noProof/>
          <w:sz w:val="24"/>
          <w:szCs w:val="24"/>
        </w:rPr>
        <w:t xml:space="preserve">Thoyib, A. (n.d.). </w:t>
      </w:r>
      <w:r w:rsidRPr="00BA39D3">
        <w:rPr>
          <w:rFonts w:ascii="Times New Roman" w:hAnsi="Times New Roman" w:cs="Times New Roman"/>
          <w:i/>
          <w:iCs/>
          <w:noProof/>
          <w:sz w:val="24"/>
          <w:szCs w:val="24"/>
        </w:rPr>
        <w:t>Pendekatan Konsep</w:t>
      </w:r>
      <w:r w:rsidRPr="00BA39D3">
        <w:rPr>
          <w:rFonts w:ascii="Times New Roman" w:hAnsi="Times New Roman" w:cs="Times New Roman"/>
          <w:noProof/>
          <w:sz w:val="24"/>
          <w:szCs w:val="24"/>
        </w:rPr>
        <w:t xml:space="preserve">. </w:t>
      </w:r>
      <w:r w:rsidRPr="00BA39D3">
        <w:rPr>
          <w:rFonts w:ascii="Times New Roman" w:hAnsi="Times New Roman" w:cs="Times New Roman"/>
          <w:i/>
          <w:iCs/>
          <w:noProof/>
          <w:sz w:val="24"/>
          <w:szCs w:val="24"/>
        </w:rPr>
        <w:t>1972</w:t>
      </w:r>
      <w:r w:rsidRPr="00BA39D3">
        <w:rPr>
          <w:rFonts w:ascii="Times New Roman" w:hAnsi="Times New Roman" w:cs="Times New Roman"/>
          <w:noProof/>
          <w:sz w:val="24"/>
          <w:szCs w:val="24"/>
        </w:rPr>
        <w:t>, 173–177.</w:t>
      </w:r>
    </w:p>
    <w:p w:rsidR="00D2688C" w:rsidRDefault="00D2688C" w:rsidP="00D2688C">
      <w:pPr>
        <w:widowControl w:val="0"/>
        <w:autoSpaceDE w:val="0"/>
        <w:autoSpaceDN w:val="0"/>
        <w:adjustRightInd w:val="0"/>
        <w:spacing w:line="240" w:lineRule="auto"/>
        <w:ind w:left="810" w:hanging="540"/>
        <w:rPr>
          <w:rFonts w:ascii="Times New Roman" w:hAnsi="Times New Roman" w:cs="Times New Roman"/>
          <w:i/>
          <w:iCs/>
          <w:noProof/>
          <w:sz w:val="24"/>
          <w:szCs w:val="24"/>
        </w:rPr>
      </w:pPr>
      <w:r w:rsidRPr="00BA39D3">
        <w:rPr>
          <w:rFonts w:ascii="Times New Roman" w:hAnsi="Times New Roman" w:cs="Times New Roman"/>
          <w:noProof/>
          <w:sz w:val="24"/>
          <w:szCs w:val="24"/>
        </w:rPr>
        <w:t xml:space="preserve">Tripomo Tedjo. (2005). </w:t>
      </w:r>
      <w:r w:rsidRPr="00BA39D3">
        <w:rPr>
          <w:rFonts w:ascii="Times New Roman" w:hAnsi="Times New Roman" w:cs="Times New Roman"/>
          <w:i/>
          <w:iCs/>
          <w:noProof/>
          <w:sz w:val="24"/>
          <w:szCs w:val="24"/>
        </w:rPr>
        <w:t>Tripomo, Tedjo. “Manajemen Strategi.” Rekayasa Sains, Jakarta (2005).</w:t>
      </w:r>
    </w:p>
    <w:p w:rsidR="00D2688C" w:rsidRPr="00012942" w:rsidRDefault="00D2688C" w:rsidP="00D2688C">
      <w:pPr>
        <w:widowControl w:val="0"/>
        <w:autoSpaceDE w:val="0"/>
        <w:autoSpaceDN w:val="0"/>
        <w:adjustRightInd w:val="0"/>
        <w:spacing w:line="240" w:lineRule="auto"/>
        <w:ind w:left="810" w:hanging="540"/>
        <w:rPr>
          <w:rFonts w:ascii="Times New Roman" w:hAnsi="Times New Roman" w:cs="Times New Roman"/>
          <w:noProof/>
          <w:sz w:val="24"/>
        </w:rPr>
      </w:pPr>
      <w:r w:rsidRPr="003C64CD">
        <w:rPr>
          <w:rFonts w:ascii="Times New Roman" w:hAnsi="Times New Roman" w:cs="Times New Roman"/>
          <w:noProof/>
          <w:sz w:val="24"/>
          <w:szCs w:val="24"/>
        </w:rPr>
        <w:t xml:space="preserve">Zakiyudin, A. (2013). </w:t>
      </w:r>
      <w:r w:rsidRPr="003C64CD">
        <w:rPr>
          <w:rFonts w:ascii="Times New Roman" w:hAnsi="Times New Roman" w:cs="Times New Roman"/>
          <w:i/>
          <w:iCs/>
          <w:noProof/>
          <w:sz w:val="24"/>
          <w:szCs w:val="24"/>
        </w:rPr>
        <w:t>Zakiyudin, A. (2013). Teori dan praktek manajemen. Jakarta: Mitra Wacana Media.</w:t>
      </w:r>
    </w:p>
    <w:p w:rsidR="00D2688C" w:rsidRPr="00A85D12" w:rsidRDefault="00D2688C" w:rsidP="00D2688C">
      <w:pPr>
        <w:tabs>
          <w:tab w:val="left" w:pos="7623"/>
        </w:tabs>
        <w:rPr>
          <w:rStyle w:val="Hyperlink"/>
          <w:rFonts w:ascii="Times New Roman" w:hAnsi="Times New Roman" w:cs="Times New Roman"/>
          <w:b/>
          <w:sz w:val="24"/>
        </w:rPr>
      </w:pPr>
      <w:r>
        <w:rPr>
          <w:rFonts w:ascii="Times New Roman" w:hAnsi="Times New Roman" w:cs="Times New Roman"/>
          <w:b/>
          <w:sz w:val="24"/>
        </w:rPr>
        <w:t xml:space="preserve">2. DOKUMEN </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UU_23_. (2014). </w:t>
      </w:r>
      <w:r w:rsidRPr="003C64CD">
        <w:rPr>
          <w:rFonts w:ascii="Times New Roman" w:hAnsi="Times New Roman" w:cs="Times New Roman"/>
          <w:i/>
          <w:iCs/>
          <w:noProof/>
          <w:sz w:val="24"/>
          <w:szCs w:val="24"/>
        </w:rPr>
        <w:t>UNDANG-UNDANG REPUBLIK INDONESIA NOMOR 23 TAHUN 2014 TENTANG PEMERINTAHAN DAERAH</w:t>
      </w:r>
      <w:r w:rsidRPr="003C64CD">
        <w:rPr>
          <w:rFonts w:ascii="Times New Roman" w:hAnsi="Times New Roman" w:cs="Times New Roman"/>
          <w:noProof/>
          <w:sz w:val="24"/>
          <w:szCs w:val="24"/>
        </w:rPr>
        <w:t>. 139. https://www2.bkpm.go.id/images/uploads/prosedur_investasi/file_upload/UU_23_2014.pdf</w:t>
      </w:r>
    </w:p>
    <w:p w:rsidR="00D2688C"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i/>
          <w:iCs/>
          <w:noProof/>
          <w:sz w:val="24"/>
          <w:szCs w:val="24"/>
        </w:rPr>
        <w:t>UU Nomor 52 Tahun 2009</w:t>
      </w:r>
      <w:r w:rsidRPr="003C64CD">
        <w:rPr>
          <w:rFonts w:ascii="Times New Roman" w:hAnsi="Times New Roman" w:cs="Times New Roman"/>
          <w:noProof/>
          <w:sz w:val="24"/>
          <w:szCs w:val="24"/>
        </w:rPr>
        <w:t>. (n.d.).</w:t>
      </w:r>
    </w:p>
    <w:p w:rsidR="00D2688C"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p>
    <w:p w:rsidR="00D2688C"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p>
    <w:p w:rsidR="00D2688C" w:rsidRPr="00854F59" w:rsidRDefault="00D2688C" w:rsidP="00D2688C">
      <w:pPr>
        <w:pStyle w:val="ListParagraph"/>
        <w:widowControl w:val="0"/>
        <w:numPr>
          <w:ilvl w:val="0"/>
          <w:numId w:val="79"/>
        </w:numPr>
        <w:autoSpaceDE w:val="0"/>
        <w:autoSpaceDN w:val="0"/>
        <w:adjustRightInd w:val="0"/>
        <w:spacing w:line="240" w:lineRule="auto"/>
        <w:ind w:left="270" w:hanging="270"/>
        <w:rPr>
          <w:rFonts w:ascii="Times New Roman" w:hAnsi="Times New Roman" w:cs="Times New Roman"/>
          <w:b/>
          <w:noProof/>
          <w:sz w:val="24"/>
          <w:szCs w:val="24"/>
        </w:rPr>
      </w:pPr>
      <w:r w:rsidRPr="00854F59">
        <w:rPr>
          <w:rFonts w:ascii="Times New Roman" w:hAnsi="Times New Roman" w:cs="Times New Roman"/>
          <w:b/>
          <w:noProof/>
          <w:sz w:val="24"/>
          <w:szCs w:val="24"/>
        </w:rPr>
        <w:t>JURNAL DAN WEBSITE</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3C64CD">
        <w:rPr>
          <w:rFonts w:ascii="Times New Roman" w:hAnsi="Times New Roman" w:cs="Times New Roman"/>
          <w:noProof/>
          <w:sz w:val="24"/>
          <w:szCs w:val="24"/>
        </w:rPr>
        <w:t xml:space="preserve">Admaja, M. F., Kalalinggi, R., &amp; Alaydrus, A. (2019). Peran dinas pengendalian penduduk dan keluarga berencana (dppkb ) dalam pengendalian pertumbuhan penduduk di Kota Samarinda. </w:t>
      </w:r>
      <w:r w:rsidRPr="003C64CD">
        <w:rPr>
          <w:rFonts w:ascii="Times New Roman" w:hAnsi="Times New Roman" w:cs="Times New Roman"/>
          <w:i/>
          <w:iCs/>
          <w:noProof/>
          <w:sz w:val="24"/>
          <w:szCs w:val="24"/>
        </w:rPr>
        <w:t>E-Journal Ilmu Pemerintahan</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7</w:t>
      </w:r>
      <w:r w:rsidRPr="003C64CD">
        <w:rPr>
          <w:rFonts w:ascii="Times New Roman" w:hAnsi="Times New Roman" w:cs="Times New Roman"/>
          <w:noProof/>
          <w:sz w:val="24"/>
          <w:szCs w:val="24"/>
        </w:rPr>
        <w:t>(2), 983–994. https://ejournal.ip.fisip-unmul.ac.id/site/wp-content/uploads/2019/07/01_format_artikel_ejournal_mulai_hlm_ganjil (07-03-19-04-50-58).pdf</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Alfred D. Chandler, J. (1962). </w:t>
      </w:r>
      <w:r w:rsidRPr="003C64CD">
        <w:rPr>
          <w:rFonts w:ascii="Times New Roman" w:hAnsi="Times New Roman" w:cs="Times New Roman"/>
          <w:i/>
          <w:iCs/>
          <w:noProof/>
          <w:sz w:val="24"/>
          <w:szCs w:val="24"/>
        </w:rPr>
        <w:t>Strategy And Structure: Chapter In The History Of The Industrial Enterprise. Mit Press</w:t>
      </w:r>
      <w:r w:rsidRPr="003C64CD">
        <w:rPr>
          <w:rFonts w:ascii="Times New Roman" w:hAnsi="Times New Roman" w:cs="Times New Roman"/>
          <w:noProof/>
          <w:sz w:val="24"/>
          <w:szCs w:val="24"/>
        </w:rPr>
        <w:t>. https://books.google.co.id/books?hl=id&amp;lr=&amp;id=xvz4WOOYzmAC&amp;oi=fnd&amp;pg=PA1&amp;dq=Alfred+D.+Chandler,+J.+(1962).+Strategy+And+Structure:+Chapter+In+The+History+Of++The+Industrial+Enterprise.+Mit+Press.&amp;ots=di_cspWZAX&amp;sig=xkb4QNc1XsKUE8RBbeO4GAWqBpc&amp;redir_esc=y#v=onepage&amp;q&amp;f=false</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Astuti, A. D. (2022). </w:t>
      </w:r>
      <w:r w:rsidRPr="003C64CD">
        <w:rPr>
          <w:rFonts w:ascii="Times New Roman" w:hAnsi="Times New Roman" w:cs="Times New Roman"/>
          <w:i/>
          <w:iCs/>
          <w:noProof/>
          <w:sz w:val="24"/>
          <w:szCs w:val="24"/>
        </w:rPr>
        <w:t>Pengaruh Indeks Pembangunan Manusia, Upah Minimum, Inflasi, dan Jumlah Penduduk Terhadap Pertumbuhan Ekonomi di Provinsi Jawa Tengah Tahun 2016-2021</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8.5.2017</w:t>
      </w:r>
      <w:r w:rsidRPr="003C64CD">
        <w:rPr>
          <w:rFonts w:ascii="Times New Roman" w:hAnsi="Times New Roman" w:cs="Times New Roman"/>
          <w:noProof/>
          <w:sz w:val="24"/>
          <w:szCs w:val="24"/>
        </w:rPr>
        <w:t>, 2003–2005. https://www.who.int/news-room/fact-sheets/detail/autism-spectrum-disorders</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ATMA, T. D. (2020). </w:t>
      </w:r>
      <w:r w:rsidRPr="003C64CD">
        <w:rPr>
          <w:rFonts w:ascii="Times New Roman" w:hAnsi="Times New Roman" w:cs="Times New Roman"/>
          <w:i/>
          <w:iCs/>
          <w:noProof/>
          <w:sz w:val="24"/>
          <w:szCs w:val="24"/>
        </w:rPr>
        <w:t>UPAYA DINAS PENGENDALIAN PENDUDUK DAN KELUARGA BERENCANA (DISDALDUK-KB) KOTA PEKANBARU DALAM MENINGKATKAN PESERTA KELUARGA BERENCANA (KB) AKTIF</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21</w:t>
      </w:r>
      <w:r w:rsidRPr="003C64CD">
        <w:rPr>
          <w:rFonts w:ascii="Times New Roman" w:hAnsi="Times New Roman" w:cs="Times New Roman"/>
          <w:noProof/>
          <w:sz w:val="24"/>
          <w:szCs w:val="24"/>
        </w:rPr>
        <w:t>(1), 1–9.</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Badan pusat statistik. (2021a). </w:t>
      </w:r>
      <w:r w:rsidRPr="003C64CD">
        <w:rPr>
          <w:rFonts w:ascii="Times New Roman" w:hAnsi="Times New Roman" w:cs="Times New Roman"/>
          <w:i/>
          <w:iCs/>
          <w:noProof/>
          <w:sz w:val="24"/>
          <w:szCs w:val="24"/>
        </w:rPr>
        <w:t>Kepadatan Penduduk menurut Provinsi (jiwa/km2), 2019-2021</w:t>
      </w:r>
      <w:r w:rsidRPr="003C64CD">
        <w:rPr>
          <w:rFonts w:ascii="Times New Roman" w:hAnsi="Times New Roman" w:cs="Times New Roman"/>
          <w:noProof/>
          <w:sz w:val="24"/>
          <w:szCs w:val="24"/>
        </w:rPr>
        <w:t>. Www.Bps.Go.Id. https://www.bps.go.id/indicator/12/141/1/kepadatan-penduduk-menurut-provinsi.html</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BPS kesehatan jawa tengah. (2021). </w:t>
      </w:r>
      <w:r w:rsidRPr="003C64CD">
        <w:rPr>
          <w:rFonts w:ascii="Times New Roman" w:hAnsi="Times New Roman" w:cs="Times New Roman"/>
          <w:i/>
          <w:iCs/>
          <w:noProof/>
          <w:sz w:val="24"/>
          <w:szCs w:val="24"/>
        </w:rPr>
        <w:t>Jumlah Pasangan Usia Subur (PUS) dan Peserta KB Aktif Menurut Kabupaten/Kota di Provinsi Jawa Tengah (Jiwa), 2019-2021</w:t>
      </w:r>
      <w:r w:rsidRPr="003C64CD">
        <w:rPr>
          <w:rFonts w:ascii="Times New Roman" w:hAnsi="Times New Roman" w:cs="Times New Roman"/>
          <w:noProof/>
          <w:sz w:val="24"/>
          <w:szCs w:val="24"/>
        </w:rPr>
        <w:t>. Https://Jateng.Bps.Go.Id. https://jateng.bps.go.id/subject/12/kependudukan.html#subjekViewTab3</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Dan, K., Keluarga, P., Ahadi, M. N., Hardjanto, U. S., Diamantina, A., Studi, P., Ilmu, S., Hukum, F., &amp; Diponegoro, U. (2016). </w:t>
      </w:r>
      <w:r w:rsidRPr="003C64CD">
        <w:rPr>
          <w:rFonts w:ascii="Times New Roman" w:hAnsi="Times New Roman" w:cs="Times New Roman"/>
          <w:i/>
          <w:iCs/>
          <w:noProof/>
          <w:sz w:val="24"/>
          <w:szCs w:val="24"/>
        </w:rPr>
        <w:t>PENGENDALIAN PENDUDUK KOTA TEGAL MENURUT UNDANGUNDANG NOMOR 52 TAHUN 2009 TENTANG PERKEMBANGAN KEPENDUDUKAN DAN PEMBANGUNAN KELUARGA</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5</w:t>
      </w:r>
      <w:r w:rsidRPr="003C64CD">
        <w:rPr>
          <w:rFonts w:ascii="Times New Roman" w:hAnsi="Times New Roman" w:cs="Times New Roman"/>
          <w:noProof/>
          <w:sz w:val="24"/>
          <w:szCs w:val="24"/>
        </w:rPr>
        <w:t>, 1–20.</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DPPKBP2PA kota Tegal. (2022). Renja Dinas Pengendalian Penduduk dan Keluarga Berencana, Pemberdayaan Perempuan dan Perlindungan Anak Kota Tegal Tahun 202. </w:t>
      </w:r>
      <w:r w:rsidRPr="003C64CD">
        <w:rPr>
          <w:rFonts w:ascii="Times New Roman" w:hAnsi="Times New Roman" w:cs="Times New Roman"/>
          <w:i/>
          <w:iCs/>
          <w:noProof/>
          <w:sz w:val="24"/>
          <w:szCs w:val="24"/>
        </w:rPr>
        <w:t>Paper Knowledge . Toward a Media History of Documents</w:t>
      </w:r>
      <w:r w:rsidRPr="003C64CD">
        <w:rPr>
          <w:rFonts w:ascii="Times New Roman" w:hAnsi="Times New Roman" w:cs="Times New Roman"/>
          <w:noProof/>
          <w:sz w:val="24"/>
          <w:szCs w:val="24"/>
        </w:rPr>
        <w:t>, 12–26. file:///C:/Users/dd d/Downloads/Dinas Pengendalian Penduduk &amp; KB, Pemberdayaan Perempuan &amp; Perlindungan Anak.pdf</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Emile Durkheim dalam Aprilia. (2020). </w:t>
      </w:r>
      <w:r w:rsidRPr="003C64CD">
        <w:rPr>
          <w:rFonts w:ascii="Times New Roman" w:hAnsi="Times New Roman" w:cs="Times New Roman"/>
          <w:i/>
          <w:iCs/>
          <w:noProof/>
          <w:sz w:val="24"/>
          <w:szCs w:val="24"/>
        </w:rPr>
        <w:t>PENGARUH PROGRAM KELUARGA BERENCANA TERHADAP EFEKTIVITAS BKKBN DALAM MENEKAN LAJU PERTUBUHAN PENDUDUK DI KOTA MAKASSAR</w:t>
      </w:r>
      <w:r w:rsidRPr="003C64CD">
        <w:rPr>
          <w:rFonts w:ascii="Times New Roman" w:hAnsi="Times New Roman" w:cs="Times New Roman"/>
          <w:noProof/>
          <w:sz w:val="24"/>
          <w:szCs w:val="24"/>
        </w:rPr>
        <w:t>.</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Fatchiya, A., Sulistiawati, A., Setiawan, B., &amp; Damanik, R. (2021). </w:t>
      </w:r>
      <w:r w:rsidRPr="003C64CD">
        <w:rPr>
          <w:rFonts w:ascii="Times New Roman" w:hAnsi="Times New Roman" w:cs="Times New Roman"/>
          <w:i/>
          <w:iCs/>
          <w:noProof/>
          <w:sz w:val="24"/>
          <w:szCs w:val="24"/>
        </w:rPr>
        <w:t>Peran Penyuluhan Keluarga Berencana dalam Meningkatkan Pengetahuan KB pada Pasangan Usia Subur ( PUS ) Kelompok Masyarakat Miskin The Role of Family Planning Extension to Raise of Knowledge in Fertile-aged Couples of the Poor Community</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17</w:t>
      </w:r>
      <w:r w:rsidRPr="003C64CD">
        <w:rPr>
          <w:rFonts w:ascii="Times New Roman" w:hAnsi="Times New Roman" w:cs="Times New Roman"/>
          <w:noProof/>
          <w:sz w:val="24"/>
          <w:szCs w:val="24"/>
        </w:rPr>
        <w:t>(01), 60–71.</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Fifi Sartika. (2012). </w:t>
      </w:r>
      <w:r w:rsidRPr="003C64CD">
        <w:rPr>
          <w:rFonts w:ascii="Times New Roman" w:hAnsi="Times New Roman" w:cs="Times New Roman"/>
          <w:i/>
          <w:iCs/>
          <w:noProof/>
          <w:sz w:val="24"/>
          <w:szCs w:val="24"/>
        </w:rPr>
        <w:t>MODEL KOMUNIKASI KESEHATAN KADER DESA DALAM SOSIALISASI KELUARGA BERENCANA PADA MASYARAKAT (Studi pada Kader di Desa Tumpang, Kabupaten Malang)</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November 2011</w:t>
      </w:r>
      <w:r w:rsidRPr="003C64CD">
        <w:rPr>
          <w:rFonts w:ascii="Times New Roman" w:hAnsi="Times New Roman" w:cs="Times New Roman"/>
          <w:noProof/>
          <w:sz w:val="24"/>
          <w:szCs w:val="24"/>
        </w:rPr>
        <w:t>, 1–7.</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Gerits, F., Sambiran, S., &amp; Sampe STRATEGI PEMERINTAH KOTA BITUNG DALAM PENGENDALIAN PERTUMBUHAN PENDUDUK KECAMATAN MATUARI, S. DI. (2022). Gladies N. </w:t>
      </w:r>
      <w:r w:rsidRPr="003C64CD">
        <w:rPr>
          <w:rFonts w:ascii="Times New Roman" w:hAnsi="Times New Roman" w:cs="Times New Roman"/>
          <w:i/>
          <w:iCs/>
          <w:noProof/>
          <w:sz w:val="24"/>
          <w:szCs w:val="24"/>
        </w:rPr>
        <w:t>JURNAL GOVERNANCE</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2</w:t>
      </w:r>
      <w:r w:rsidRPr="003C64CD">
        <w:rPr>
          <w:rFonts w:ascii="Times New Roman" w:hAnsi="Times New Roman" w:cs="Times New Roman"/>
          <w:noProof/>
          <w:sz w:val="24"/>
          <w:szCs w:val="24"/>
        </w:rPr>
        <w:t>, 13. http://mediacenter.malangkota.go.id/ta</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H. Abd. Rahman Rahim &amp; Enny Radjab. (n.d.). </w:t>
      </w:r>
      <w:r w:rsidRPr="003C64CD">
        <w:rPr>
          <w:rFonts w:ascii="Times New Roman" w:hAnsi="Times New Roman" w:cs="Times New Roman"/>
          <w:i/>
          <w:iCs/>
          <w:noProof/>
          <w:sz w:val="24"/>
          <w:szCs w:val="24"/>
        </w:rPr>
        <w:t>Manajemen strategi</w:t>
      </w:r>
      <w:r w:rsidRPr="003C64CD">
        <w:rPr>
          <w:rFonts w:ascii="Times New Roman" w:hAnsi="Times New Roman" w:cs="Times New Roman"/>
          <w:noProof/>
          <w:sz w:val="24"/>
          <w:szCs w:val="24"/>
        </w:rPr>
        <w:t>. Lembaga Perpustakaan dan Penerbitan Universitas Muhammadiyah Makassar Jl. Sultan Alauddin Km 7 N0. 259 Makassar Tlp. 0411-866972/Fax. 0411-865588.</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HAERUNNISA. (2022). </w:t>
      </w:r>
      <w:r w:rsidRPr="003C64CD">
        <w:rPr>
          <w:rFonts w:ascii="Times New Roman" w:hAnsi="Times New Roman" w:cs="Times New Roman"/>
          <w:i/>
          <w:iCs/>
          <w:noProof/>
          <w:sz w:val="24"/>
          <w:szCs w:val="24"/>
        </w:rPr>
        <w:t>STRATEGI DINAS PENGENDALIAN PENDUDUK DAN KELUARGA BERENCANA DALAM PENGENDALIAN PERTUMBUHAN PENDUDUK DI KOTA MAKASSAR</w:t>
      </w:r>
      <w:r w:rsidRPr="003C64CD">
        <w:rPr>
          <w:rFonts w:ascii="Times New Roman" w:hAnsi="Times New Roman" w:cs="Times New Roman"/>
          <w:noProof/>
          <w:sz w:val="24"/>
          <w:szCs w:val="24"/>
        </w:rPr>
        <w:t>.</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Hariadi. (2005). </w:t>
      </w:r>
      <w:r w:rsidRPr="003C64CD">
        <w:rPr>
          <w:rFonts w:ascii="Times New Roman" w:hAnsi="Times New Roman" w:cs="Times New Roman"/>
          <w:i/>
          <w:iCs/>
          <w:noProof/>
          <w:sz w:val="24"/>
          <w:szCs w:val="24"/>
        </w:rPr>
        <w:t>Bambang Hariadi, Strategi Manajemen. (2005) Malang : Banyumedia Publishing</w:t>
      </w:r>
      <w:r w:rsidRPr="003C64CD">
        <w:rPr>
          <w:rFonts w:ascii="Times New Roman" w:hAnsi="Times New Roman" w:cs="Times New Roman"/>
          <w:noProof/>
          <w:sz w:val="24"/>
          <w:szCs w:val="24"/>
        </w:rPr>
        <w:t>.</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IMAWAN RAMADHAN DJUMADI MULA ASE. (2021). </w:t>
      </w:r>
      <w:r w:rsidRPr="003C64CD">
        <w:rPr>
          <w:rFonts w:ascii="Times New Roman" w:hAnsi="Times New Roman" w:cs="Times New Roman"/>
          <w:i/>
          <w:iCs/>
          <w:noProof/>
          <w:sz w:val="24"/>
          <w:szCs w:val="24"/>
        </w:rPr>
        <w:t>SKRIPSI STRATEGI DINAS PENGENDALIAN PENDUDUK DAN KELUARGA BERENCANA DALAM MENINGKATKAN PARTISIPASI PRIA MENGIKUTI PROGRAM KB DI KOTA KUPANG</w:t>
      </w:r>
      <w:r w:rsidRPr="003C64CD">
        <w:rPr>
          <w:rFonts w:ascii="Times New Roman" w:hAnsi="Times New Roman" w:cs="Times New Roman"/>
          <w:noProof/>
          <w:sz w:val="24"/>
          <w:szCs w:val="24"/>
        </w:rPr>
        <w:t>.</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Jateng.bps.go.id. (2021). </w:t>
      </w:r>
      <w:r w:rsidRPr="003C64CD">
        <w:rPr>
          <w:rFonts w:ascii="Times New Roman" w:hAnsi="Times New Roman" w:cs="Times New Roman"/>
          <w:i/>
          <w:iCs/>
          <w:noProof/>
          <w:sz w:val="24"/>
          <w:szCs w:val="24"/>
        </w:rPr>
        <w:t>Hasil Sensus Penduduk 2020 Provinsi Jawa Tengah</w:t>
      </w:r>
      <w:r w:rsidRPr="003C64CD">
        <w:rPr>
          <w:rFonts w:ascii="Times New Roman" w:hAnsi="Times New Roman" w:cs="Times New Roman"/>
          <w:noProof/>
          <w:sz w:val="24"/>
          <w:szCs w:val="24"/>
        </w:rPr>
        <w:t>. 2021-01-21. https://jateng.bps.go.id/pressrelease/2021/01/21/1297/hasil-sensus-penduduk-2020-provinsi-jawa-tengah.html</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Jatmiko, R. D. (2003). </w:t>
      </w:r>
      <w:r w:rsidRPr="003C64CD">
        <w:rPr>
          <w:rFonts w:ascii="Times New Roman" w:hAnsi="Times New Roman" w:cs="Times New Roman"/>
          <w:i/>
          <w:iCs/>
          <w:noProof/>
          <w:sz w:val="24"/>
          <w:szCs w:val="24"/>
        </w:rPr>
        <w:t>Jatmiko, Rahmad Dwi. “Manajemen Strategik, Edisi Pertama.” (2003).</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Mahasiswa, J., &amp; Saraswati, H. (2021). </w:t>
      </w:r>
      <w:r w:rsidRPr="003C64CD">
        <w:rPr>
          <w:rFonts w:ascii="Times New Roman" w:hAnsi="Times New Roman" w:cs="Times New Roman"/>
          <w:i/>
          <w:iCs/>
          <w:noProof/>
          <w:sz w:val="24"/>
          <w:szCs w:val="24"/>
        </w:rPr>
        <w:t>EFEKTIFITAS UNDANG-UNDANG NOMOR 52 TAHUN 2009 TENTANG PERKEMBANGAN PENDUDUK DAN PEMBANGUNAN KELUARGA TERHADAP KELUARGA BERENCANA</w:t>
      </w:r>
      <w:r w:rsidRPr="003C64CD">
        <w:rPr>
          <w:rFonts w:ascii="Times New Roman" w:hAnsi="Times New Roman" w:cs="Times New Roman"/>
          <w:noProof/>
          <w:sz w:val="24"/>
          <w:szCs w:val="24"/>
        </w:rPr>
        <w:t>.</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Mintzberg, Henry, James Brian Quinn,  and J. V. (1995). </w:t>
      </w:r>
      <w:r w:rsidRPr="003C64CD">
        <w:rPr>
          <w:rFonts w:ascii="Times New Roman" w:hAnsi="Times New Roman" w:cs="Times New Roman"/>
          <w:i/>
          <w:iCs/>
          <w:noProof/>
          <w:sz w:val="24"/>
          <w:szCs w:val="24"/>
        </w:rPr>
        <w:t>Mintzberg, Henry, James Brian Quinn, and John Voyer. The strategy process: Collegiate edition. Prentice-Hall, 1995.</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Nuraeni, I., Amirulloh, M. R., &amp; Meigawati, D. (2021). </w:t>
      </w:r>
      <w:r w:rsidRPr="003C64CD">
        <w:rPr>
          <w:rFonts w:ascii="Times New Roman" w:hAnsi="Times New Roman" w:cs="Times New Roman"/>
          <w:i/>
          <w:iCs/>
          <w:noProof/>
          <w:sz w:val="24"/>
          <w:szCs w:val="24"/>
        </w:rPr>
        <w:t>Strategi Dinas Pengendalian Penduduk Keluarga Berencana Dalam Kesadaran Masyarakat Mengenai Program Keluarga Berencana di Kota Sukabumi</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5</w:t>
      </w:r>
      <w:r w:rsidRPr="003C64CD">
        <w:rPr>
          <w:rFonts w:ascii="Times New Roman" w:hAnsi="Times New Roman" w:cs="Times New Roman"/>
          <w:noProof/>
          <w:sz w:val="24"/>
          <w:szCs w:val="24"/>
        </w:rPr>
        <w:t>, 277–285.</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Ramdani1), R. (2019). PENGENDALIAN PERTUMBUHAN PENDUDUK DI KABUPATEN KARAWANG ANALISIS TERHADAP STRATEGI PROGRAM KELUARGA BERENCANA DI DINAS PENGENDALIAN PENDUDUK DAN KELUARGA BERENCANA KABUPATEN KARAWANG. </w:t>
      </w:r>
      <w:r w:rsidRPr="003C64CD">
        <w:rPr>
          <w:rFonts w:ascii="Times New Roman" w:hAnsi="Times New Roman" w:cs="Times New Roman"/>
          <w:i/>
          <w:iCs/>
          <w:noProof/>
          <w:sz w:val="24"/>
          <w:szCs w:val="24"/>
        </w:rPr>
        <w:t>Jurnal Politikum Indonesia</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4</w:t>
      </w:r>
      <w:r w:rsidRPr="003C64CD">
        <w:rPr>
          <w:rFonts w:ascii="Times New Roman" w:hAnsi="Times New Roman" w:cs="Times New Roman"/>
          <w:noProof/>
          <w:sz w:val="24"/>
          <w:szCs w:val="24"/>
        </w:rPr>
        <w:t>, 57–71.</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Rangkuti, F. (1998). </w:t>
      </w:r>
      <w:r w:rsidRPr="003C64CD">
        <w:rPr>
          <w:rFonts w:ascii="Times New Roman" w:hAnsi="Times New Roman" w:cs="Times New Roman"/>
          <w:i/>
          <w:iCs/>
          <w:noProof/>
          <w:sz w:val="24"/>
          <w:szCs w:val="24"/>
        </w:rPr>
        <w:t>Rangkuti, Freddy. Analisis SWOT teknik membedah kasus bisnis. Gramedia Pustaka Utama, 1998.</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Robinson, Pearce,  and J. A. P. (1997). </w:t>
      </w:r>
      <w:r w:rsidRPr="003C64CD">
        <w:rPr>
          <w:rFonts w:ascii="Times New Roman" w:hAnsi="Times New Roman" w:cs="Times New Roman"/>
          <w:i/>
          <w:iCs/>
          <w:noProof/>
          <w:sz w:val="24"/>
          <w:szCs w:val="24"/>
        </w:rPr>
        <w:t>Robinson, Pearce, and John A. Pearce. “Manajemen Strategik Formulasi, Implementasi, dan Pengendalian.” Jakarta: Bina Rupa Aksara (1997).</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Sofia, A., Drupadi, R., Syafrudin, U., &amp; Yulistia, A. (2022). Sosialisasi Kampung Ramah Anak di Usia Dini (Studi di Desa Way Hui Lampung Selatan). </w:t>
      </w:r>
      <w:r w:rsidRPr="003C64CD">
        <w:rPr>
          <w:rFonts w:ascii="Times New Roman" w:hAnsi="Times New Roman" w:cs="Times New Roman"/>
          <w:i/>
          <w:iCs/>
          <w:noProof/>
          <w:sz w:val="24"/>
          <w:szCs w:val="24"/>
        </w:rPr>
        <w:t>Jl. Prof. Dr. Ir. Sumantri Brojonegoro</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7</w:t>
      </w:r>
      <w:r w:rsidRPr="003C64CD">
        <w:rPr>
          <w:rFonts w:ascii="Times New Roman" w:hAnsi="Times New Roman" w:cs="Times New Roman"/>
          <w:noProof/>
          <w:sz w:val="24"/>
          <w:szCs w:val="24"/>
        </w:rPr>
        <w:t>(1), 163. https://doi.org/10.30653/002.202271.48</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Susilawati1, Multazam2, *Andi Muhammad, &amp; Haeruddin2. (2022). Strategi Dinas Pengendalian Penduduk dan Keluarga Beerencana Untuk Meningkatkan Partisipasi Masyarakat Mengikuti Program Keluarga Berencana di Kota Makassar. </w:t>
      </w:r>
      <w:r w:rsidRPr="003C64CD">
        <w:rPr>
          <w:rFonts w:ascii="Times New Roman" w:hAnsi="Times New Roman" w:cs="Times New Roman"/>
          <w:i/>
          <w:iCs/>
          <w:noProof/>
          <w:sz w:val="24"/>
          <w:szCs w:val="24"/>
        </w:rPr>
        <w:t>Journal of Muslim Community Health (JMCH) 2022</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3</w:t>
      </w:r>
      <w:r w:rsidRPr="003C64CD">
        <w:rPr>
          <w:rFonts w:ascii="Times New Roman" w:hAnsi="Times New Roman" w:cs="Times New Roman"/>
          <w:noProof/>
          <w:sz w:val="24"/>
          <w:szCs w:val="24"/>
        </w:rPr>
        <w:t>(4), 210–226. https://doi.org/10.52103/jmch.v3i4.1239</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Thoyib, A. (n.d.). </w:t>
      </w:r>
      <w:r w:rsidRPr="003C64CD">
        <w:rPr>
          <w:rFonts w:ascii="Times New Roman" w:hAnsi="Times New Roman" w:cs="Times New Roman"/>
          <w:i/>
          <w:iCs/>
          <w:noProof/>
          <w:sz w:val="24"/>
          <w:szCs w:val="24"/>
        </w:rPr>
        <w:t>Pendekatan Konsep</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1972</w:t>
      </w:r>
      <w:r w:rsidRPr="003C64CD">
        <w:rPr>
          <w:rFonts w:ascii="Times New Roman" w:hAnsi="Times New Roman" w:cs="Times New Roman"/>
          <w:noProof/>
          <w:sz w:val="24"/>
          <w:szCs w:val="24"/>
        </w:rPr>
        <w:t>, 173–177.</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Tripomo Tedjo. (2005). </w:t>
      </w:r>
      <w:r w:rsidRPr="003C64CD">
        <w:rPr>
          <w:rFonts w:ascii="Times New Roman" w:hAnsi="Times New Roman" w:cs="Times New Roman"/>
          <w:i/>
          <w:iCs/>
          <w:noProof/>
          <w:sz w:val="24"/>
          <w:szCs w:val="24"/>
        </w:rPr>
        <w:t>Tripomo, Tedjo. “Manajemen Strategi.” Rekayasa Sains, Jakarta (2005).</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Tupoksi dinas KB. (2019). </w:t>
      </w:r>
      <w:r w:rsidRPr="003C64CD">
        <w:rPr>
          <w:rFonts w:ascii="Times New Roman" w:hAnsi="Times New Roman" w:cs="Times New Roman"/>
          <w:i/>
          <w:iCs/>
          <w:noProof/>
          <w:sz w:val="24"/>
          <w:szCs w:val="24"/>
        </w:rPr>
        <w:t>DINAS PENGENDALIAN PENDUDUK DAN KELUARGA BERENCANA</w:t>
      </w:r>
      <w:r w:rsidRPr="003C64CD">
        <w:rPr>
          <w:rFonts w:ascii="Times New Roman" w:hAnsi="Times New Roman" w:cs="Times New Roman"/>
          <w:noProof/>
          <w:sz w:val="24"/>
          <w:szCs w:val="24"/>
        </w:rPr>
        <w:t>. file:///C:/Users/dd d/Downloads/tupoksidinaskb.pdf</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Wicaksono, B. B., Satrianto, H., Sulistiyowati, R., &amp; Sutisna, N. (2022). Peluang Usaha di Masa Pandemi Bagi Warga Binaan Lembaga Pemasyarakatan Kelas, Di Lapas Kelas 2 Kota Tangerang. </w:t>
      </w:r>
      <w:r w:rsidRPr="003C64CD">
        <w:rPr>
          <w:rFonts w:ascii="Times New Roman" w:hAnsi="Times New Roman" w:cs="Times New Roman"/>
          <w:i/>
          <w:iCs/>
          <w:noProof/>
          <w:sz w:val="24"/>
          <w:szCs w:val="24"/>
        </w:rPr>
        <w:t>Jurnal Abdimas Universitas Buddhi Dharma</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2</w:t>
      </w:r>
      <w:r w:rsidRPr="003C64CD">
        <w:rPr>
          <w:rFonts w:ascii="Times New Roman" w:hAnsi="Times New Roman" w:cs="Times New Roman"/>
          <w:noProof/>
          <w:sz w:val="24"/>
          <w:szCs w:val="24"/>
        </w:rPr>
        <w:t>(1), 2020–2023. https://doi.org/10.31253/ad.v2i1.1072</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Yanti, R. (2020). </w:t>
      </w:r>
      <w:r w:rsidRPr="003C64CD">
        <w:rPr>
          <w:rFonts w:ascii="Times New Roman" w:hAnsi="Times New Roman" w:cs="Times New Roman"/>
          <w:i/>
          <w:iCs/>
          <w:noProof/>
          <w:sz w:val="24"/>
          <w:szCs w:val="24"/>
        </w:rPr>
        <w:t>Manajemen Strategi Dalam Meningkatkan Kinerja Pegawai Pada Kantor Kementerian Agama Kota Parepare</w:t>
      </w:r>
      <w:r w:rsidRPr="003C64CD">
        <w:rPr>
          <w:rFonts w:ascii="Times New Roman" w:hAnsi="Times New Roman" w:cs="Times New Roman"/>
          <w:noProof/>
          <w:sz w:val="24"/>
          <w:szCs w:val="24"/>
        </w:rPr>
        <w:t>. 17–22.</w:t>
      </w:r>
    </w:p>
    <w:p w:rsidR="00D2688C" w:rsidRPr="003C64CD" w:rsidRDefault="00D2688C" w:rsidP="00D2688C">
      <w:pPr>
        <w:widowControl w:val="0"/>
        <w:autoSpaceDE w:val="0"/>
        <w:autoSpaceDN w:val="0"/>
        <w:adjustRightInd w:val="0"/>
        <w:spacing w:line="240" w:lineRule="auto"/>
        <w:ind w:left="810" w:hanging="540"/>
        <w:rPr>
          <w:rFonts w:ascii="Times New Roman" w:hAnsi="Times New Roman" w:cs="Times New Roman"/>
          <w:noProof/>
          <w:sz w:val="24"/>
          <w:szCs w:val="24"/>
        </w:rPr>
      </w:pPr>
      <w:r w:rsidRPr="003C64CD">
        <w:rPr>
          <w:rFonts w:ascii="Times New Roman" w:hAnsi="Times New Roman" w:cs="Times New Roman"/>
          <w:noProof/>
          <w:sz w:val="24"/>
          <w:szCs w:val="24"/>
        </w:rPr>
        <w:t xml:space="preserve">Yulianti, D., Jurusan, D., &amp; Publik, A. (2017). </w:t>
      </w:r>
      <w:r w:rsidRPr="003C64CD">
        <w:rPr>
          <w:rFonts w:ascii="Times New Roman" w:hAnsi="Times New Roman" w:cs="Times New Roman"/>
          <w:i/>
          <w:iCs/>
          <w:noProof/>
          <w:sz w:val="24"/>
          <w:szCs w:val="24"/>
        </w:rPr>
        <w:t>PROGRAM GENERASI BERENCANA ( GenRe ) DALAM RANGKA PEMBANGUNAN MANUSIA BERKUALITAS</w:t>
      </w:r>
      <w:r w:rsidRPr="003C64CD">
        <w:rPr>
          <w:rFonts w:ascii="Times New Roman" w:hAnsi="Times New Roman" w:cs="Times New Roman"/>
          <w:noProof/>
          <w:sz w:val="24"/>
          <w:szCs w:val="24"/>
        </w:rPr>
        <w:t xml:space="preserve">. </w:t>
      </w:r>
      <w:r w:rsidRPr="003C64CD">
        <w:rPr>
          <w:rFonts w:ascii="Times New Roman" w:hAnsi="Times New Roman" w:cs="Times New Roman"/>
          <w:i/>
          <w:iCs/>
          <w:noProof/>
          <w:sz w:val="24"/>
          <w:szCs w:val="24"/>
        </w:rPr>
        <w:t>1</w:t>
      </w:r>
      <w:r w:rsidRPr="003C64CD">
        <w:rPr>
          <w:rFonts w:ascii="Times New Roman" w:hAnsi="Times New Roman" w:cs="Times New Roman"/>
          <w:noProof/>
          <w:sz w:val="24"/>
          <w:szCs w:val="24"/>
        </w:rPr>
        <w:t>(2).</w:t>
      </w:r>
    </w:p>
    <w:p w:rsidR="00D2688C" w:rsidRPr="003C64CD" w:rsidRDefault="00D2688C" w:rsidP="00D2688C">
      <w:pPr>
        <w:ind w:left="540" w:hanging="540"/>
        <w:rPr>
          <w:rFonts w:ascii="Times New Roman" w:hAnsi="Times New Roman" w:cs="Times New Roman"/>
          <w:b/>
          <w:sz w:val="24"/>
        </w:rPr>
      </w:pPr>
      <w:r>
        <w:rPr>
          <w:rFonts w:ascii="Times New Roman" w:hAnsi="Times New Roman" w:cs="Times New Roman"/>
          <w:b/>
          <w:sz w:val="24"/>
        </w:rPr>
        <w:fldChar w:fldCharType="end"/>
      </w: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r>
        <w:rPr>
          <w:rFonts w:ascii="Times New Roman" w:hAnsi="Times New Roman" w:cs="Times New Roman"/>
          <w:b/>
          <w:sz w:val="24"/>
        </w:rPr>
        <w:t xml:space="preserve">Lampiran </w:t>
      </w:r>
    </w:p>
    <w:p w:rsidR="00D2688C" w:rsidRDefault="00D2688C"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r w:rsidRPr="005D7B9E">
        <w:rPr>
          <w:rFonts w:ascii="Times New Roman" w:eastAsia="Times New Roman" w:hAnsi="Times New Roman" w:cs="Times New Roman"/>
          <w:b/>
          <w:bCs/>
          <w:color w:val="000000"/>
          <w:sz w:val="24"/>
          <w:szCs w:val="24"/>
        </w:rPr>
        <w:t>PEDOMAN WAWANCARA</w:t>
      </w:r>
    </w:p>
    <w:p w:rsidR="00D2688C" w:rsidRPr="00A94F7F" w:rsidRDefault="00D2688C" w:rsidP="00D2688C">
      <w:pPr>
        <w:pStyle w:val="ListParagraph"/>
        <w:numPr>
          <w:ilvl w:val="0"/>
          <w:numId w:val="49"/>
        </w:numPr>
        <w:spacing w:after="160" w:line="259" w:lineRule="auto"/>
        <w:rPr>
          <w:rFonts w:asciiTheme="majorBidi" w:hAnsiTheme="majorBidi" w:cstheme="majorBidi"/>
          <w:b/>
          <w:sz w:val="24"/>
          <w:szCs w:val="24"/>
        </w:rPr>
      </w:pPr>
      <w:r w:rsidRPr="00A94F7F">
        <w:rPr>
          <w:rFonts w:ascii="Times New Roman" w:eastAsia="Times New Roman" w:hAnsi="Times New Roman" w:cs="Times New Roman"/>
          <w:color w:val="000000"/>
          <w:sz w:val="24"/>
          <w:szCs w:val="24"/>
        </w:rPr>
        <w:t>Judul Penelitian</w:t>
      </w:r>
      <w:r w:rsidRPr="00A94F7F">
        <w:rPr>
          <w:rFonts w:ascii="Times New Roman" w:eastAsia="Times New Roman" w:hAnsi="Times New Roman" w:cs="Times New Roman"/>
          <w:color w:val="000000"/>
          <w:sz w:val="24"/>
          <w:szCs w:val="24"/>
        </w:rPr>
        <w:tab/>
        <w:t xml:space="preserve">:  </w:t>
      </w:r>
      <w:r w:rsidRPr="00A94F7F">
        <w:rPr>
          <w:rFonts w:asciiTheme="majorBidi" w:hAnsiTheme="majorBidi" w:cstheme="majorBidi"/>
          <w:b/>
          <w:sz w:val="24"/>
          <w:szCs w:val="24"/>
        </w:rPr>
        <w:t>“strategi Dinas Pengendalian Penduduk dan Keluarga Berencana dalam pengendalian pertambahan jumlah penduduk kota Tegal</w:t>
      </w:r>
    </w:p>
    <w:p w:rsidR="00D2688C" w:rsidRPr="00A06F74" w:rsidRDefault="00D2688C" w:rsidP="00D2688C">
      <w:pPr>
        <w:pStyle w:val="ListParagraph"/>
        <w:numPr>
          <w:ilvl w:val="0"/>
          <w:numId w:val="49"/>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t xml:space="preserve">Identitas Responden </w:t>
      </w:r>
    </w:p>
    <w:p w:rsidR="00D2688C" w:rsidRPr="00DB3405" w:rsidRDefault="00D2688C" w:rsidP="00D2688C">
      <w:pPr>
        <w:pStyle w:val="ListParagraph"/>
        <w:numPr>
          <w:ilvl w:val="0"/>
          <w:numId w:val="50"/>
        </w:numPr>
        <w:pBdr>
          <w:top w:val="nil"/>
          <w:left w:val="nil"/>
          <w:bottom w:val="nil"/>
          <w:right w:val="nil"/>
          <w:between w:val="nil"/>
        </w:pBdr>
        <w:spacing w:after="160" w:line="480" w:lineRule="auto"/>
        <w:ind w:left="709"/>
        <w:jc w:val="both"/>
        <w:rPr>
          <w:rFonts w:ascii="Times New Roman" w:eastAsia="Times New Roman" w:hAnsi="Times New Roman" w:cs="Times New Roman"/>
          <w:color w:val="000000"/>
          <w:sz w:val="24"/>
          <w:szCs w:val="24"/>
        </w:rPr>
      </w:pPr>
      <w:r w:rsidRPr="0080271C">
        <w:rPr>
          <w:rFonts w:ascii="Times New Roman" w:eastAsia="Times New Roman" w:hAnsi="Times New Roman" w:cs="Times New Roman"/>
          <w:color w:val="000000"/>
          <w:sz w:val="24"/>
          <w:szCs w:val="24"/>
        </w:rPr>
        <w:t>Inform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DB3405">
        <w:rPr>
          <w:rFonts w:ascii="Times New Roman" w:eastAsia="Times New Roman" w:hAnsi="Times New Roman" w:cs="Times New Roman"/>
          <w:color w:val="000000"/>
          <w:sz w:val="24"/>
          <w:szCs w:val="24"/>
        </w:rPr>
        <w:t xml:space="preserve">: </w:t>
      </w:r>
      <w:r w:rsidRPr="00DB3405">
        <w:rPr>
          <w:rFonts w:ascii="Times New Roman" w:hAnsi="Times New Roman" w:cs="Times New Roman"/>
        </w:rPr>
        <w:t>Kepala bidang pengendalian penduduk dan keluarga berencana</w:t>
      </w:r>
    </w:p>
    <w:p w:rsidR="00D2688C" w:rsidRPr="00DB3405" w:rsidRDefault="00D2688C" w:rsidP="00D2688C">
      <w:pPr>
        <w:pStyle w:val="ListParagraph"/>
        <w:numPr>
          <w:ilvl w:val="0"/>
          <w:numId w:val="50"/>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 xml:space="preserve">Nama Informan </w:t>
      </w:r>
      <w:r w:rsidRPr="00DB3405">
        <w:rPr>
          <w:rFonts w:ascii="Times New Roman" w:eastAsia="Times New Roman" w:hAnsi="Times New Roman" w:cs="Times New Roman"/>
          <w:color w:val="000000"/>
          <w:sz w:val="24"/>
          <w:szCs w:val="24"/>
        </w:rPr>
        <w:tab/>
        <w:t xml:space="preserve">: </w:t>
      </w:r>
      <w:r w:rsidRPr="00DB3405">
        <w:rPr>
          <w:rFonts w:ascii="Times New Roman" w:hAnsi="Times New Roman" w:cs="Times New Roman"/>
        </w:rPr>
        <w:t>Sukma Dewi,S.KP,MM</w:t>
      </w:r>
    </w:p>
    <w:p w:rsidR="00D2688C" w:rsidRPr="00DB3405" w:rsidRDefault="00D2688C" w:rsidP="00D2688C">
      <w:pPr>
        <w:pStyle w:val="ListParagraph"/>
        <w:numPr>
          <w:ilvl w:val="0"/>
          <w:numId w:val="50"/>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Jenis Kelamin</w:t>
      </w:r>
      <w:r w:rsidRPr="00DB3405">
        <w:rPr>
          <w:rFonts w:ascii="Times New Roman" w:eastAsia="Times New Roman" w:hAnsi="Times New Roman" w:cs="Times New Roman"/>
          <w:color w:val="000000"/>
          <w:sz w:val="24"/>
          <w:szCs w:val="24"/>
        </w:rPr>
        <w:tab/>
      </w:r>
      <w:r w:rsidRPr="00DB3405">
        <w:rPr>
          <w:rFonts w:ascii="Times New Roman" w:eastAsia="Times New Roman" w:hAnsi="Times New Roman" w:cs="Times New Roman"/>
          <w:color w:val="000000"/>
          <w:sz w:val="24"/>
          <w:szCs w:val="24"/>
        </w:rPr>
        <w:tab/>
        <w:t>: Perempuan</w:t>
      </w:r>
    </w:p>
    <w:p w:rsidR="00D2688C" w:rsidRPr="00DB3405" w:rsidRDefault="00D2688C" w:rsidP="00D2688C">
      <w:pPr>
        <w:pStyle w:val="ListParagraph"/>
        <w:numPr>
          <w:ilvl w:val="0"/>
          <w:numId w:val="49"/>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Jadwal Wawancara</w:t>
      </w:r>
    </w:p>
    <w:p w:rsidR="00D2688C" w:rsidRPr="00DB3405" w:rsidRDefault="00D2688C" w:rsidP="00D2688C">
      <w:pPr>
        <w:pStyle w:val="ListParagraph"/>
        <w:numPr>
          <w:ilvl w:val="0"/>
          <w:numId w:val="5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Hari/Tanggal</w:t>
      </w:r>
      <w:r w:rsidRPr="00DB3405">
        <w:rPr>
          <w:rFonts w:ascii="Times New Roman" w:eastAsia="Times New Roman" w:hAnsi="Times New Roman" w:cs="Times New Roman"/>
          <w:color w:val="000000"/>
          <w:sz w:val="24"/>
          <w:szCs w:val="24"/>
        </w:rPr>
        <w:tab/>
      </w:r>
      <w:r w:rsidRPr="00DB3405">
        <w:rPr>
          <w:rFonts w:ascii="Times New Roman" w:eastAsia="Times New Roman" w:hAnsi="Times New Roman" w:cs="Times New Roman"/>
          <w:color w:val="000000"/>
          <w:sz w:val="24"/>
          <w:szCs w:val="24"/>
        </w:rPr>
        <w:tab/>
        <w:t>: jumat 21 juli 2023</w:t>
      </w:r>
    </w:p>
    <w:p w:rsidR="00D2688C" w:rsidRPr="00DB3405" w:rsidRDefault="00D2688C" w:rsidP="00D2688C">
      <w:pPr>
        <w:pStyle w:val="ListParagraph"/>
        <w:numPr>
          <w:ilvl w:val="0"/>
          <w:numId w:val="5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 xml:space="preserve">Waktu </w:t>
      </w:r>
      <w:r w:rsidRPr="00DB3405">
        <w:rPr>
          <w:rFonts w:ascii="Times New Roman" w:eastAsia="Times New Roman" w:hAnsi="Times New Roman" w:cs="Times New Roman"/>
          <w:color w:val="000000"/>
          <w:sz w:val="24"/>
          <w:szCs w:val="24"/>
        </w:rPr>
        <w:tab/>
      </w:r>
      <w:r w:rsidRPr="00DB3405">
        <w:rPr>
          <w:rFonts w:ascii="Times New Roman" w:eastAsia="Times New Roman" w:hAnsi="Times New Roman" w:cs="Times New Roman"/>
          <w:color w:val="000000"/>
          <w:sz w:val="24"/>
          <w:szCs w:val="24"/>
        </w:rPr>
        <w:tab/>
        <w:t>: 09.00 wib</w:t>
      </w:r>
    </w:p>
    <w:p w:rsidR="00D2688C" w:rsidRPr="00DB3405" w:rsidRDefault="00D2688C" w:rsidP="00D2688C">
      <w:pPr>
        <w:pStyle w:val="ListParagraph"/>
        <w:numPr>
          <w:ilvl w:val="0"/>
          <w:numId w:val="5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Tempat Wawancara</w:t>
      </w:r>
      <w:r w:rsidRPr="00DB3405">
        <w:rPr>
          <w:rFonts w:ascii="Times New Roman" w:eastAsia="Times New Roman" w:hAnsi="Times New Roman" w:cs="Times New Roman"/>
          <w:color w:val="000000"/>
          <w:sz w:val="24"/>
          <w:szCs w:val="24"/>
        </w:rPr>
        <w:tab/>
        <w:t>: DPPKB Kota Tegal</w:t>
      </w:r>
    </w:p>
    <w:p w:rsidR="00D2688C" w:rsidRPr="00DB3405" w:rsidRDefault="00D2688C" w:rsidP="00D2688C">
      <w:pPr>
        <w:pStyle w:val="ListParagraph"/>
        <w:numPr>
          <w:ilvl w:val="0"/>
          <w:numId w:val="49"/>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DB3405">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7E656B" w:rsidTr="00495187">
        <w:tc>
          <w:tcPr>
            <w:tcW w:w="9242" w:type="dxa"/>
            <w:shd w:val="clear" w:color="auto" w:fill="C6D9F1" w:themeFill="text2" w:themeFillTint="33"/>
          </w:tcPr>
          <w:p w:rsidR="00D2688C" w:rsidRPr="007E656B" w:rsidRDefault="00D2688C" w:rsidP="00495187">
            <w:pPr>
              <w:spacing w:line="480" w:lineRule="auto"/>
              <w:jc w:val="both"/>
              <w:rPr>
                <w:rFonts w:ascii="Times New Roman" w:eastAsia="Times New Roman" w:hAnsi="Times New Roman" w:cs="Times New Roman"/>
                <w:color w:val="000000"/>
                <w:sz w:val="24"/>
                <w:szCs w:val="24"/>
              </w:rPr>
            </w:pPr>
            <w:r w:rsidRPr="007E656B">
              <w:rPr>
                <w:rFonts w:ascii="Times New Roman" w:eastAsia="Times New Roman" w:hAnsi="Times New Roman" w:cs="Times New Roman"/>
                <w:color w:val="000000"/>
                <w:sz w:val="24"/>
                <w:szCs w:val="24"/>
              </w:rPr>
              <w:t xml:space="preserve">PERUMUSAN </w:t>
            </w:r>
          </w:p>
        </w:tc>
      </w:tr>
      <w:tr w:rsidR="00D2688C" w:rsidRPr="002F1C5B" w:rsidTr="00495187">
        <w:tc>
          <w:tcPr>
            <w:tcW w:w="9242" w:type="dxa"/>
          </w:tcPr>
          <w:p w:rsidR="00D2688C" w:rsidRPr="002F1C5B" w:rsidRDefault="00D2688C" w:rsidP="00495187">
            <w:pPr>
              <w:pStyle w:val="ListParagraph"/>
              <w:numPr>
                <w:ilvl w:val="0"/>
                <w:numId w:val="52"/>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Perumusan strategi merupakan bagian dan proses dalam menyusun langkah-langkah yang akan datang agar bisa membangun visi dan misinya. Bagaimana perumusan strategi di DPPKB untuk mencapai tujuan</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Mengenai perumusan kebijakan itu merupakan tofoksi kita di dinas untuk merumuskan kebijakan yang akan dilakukan kedepannya sebagai pedoman juga bagi kita dalam pelaksanaan strategi di bagian pengendalian penduduk dan keluarga berencana”. (Wawancara SD,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shd w:val="clear" w:color="auto" w:fill="C6D9F1" w:themeFill="text2" w:themeFillTint="33"/>
          </w:tcPr>
          <w:p w:rsidR="00D2688C" w:rsidRPr="002F1C5B" w:rsidRDefault="00D2688C" w:rsidP="00495187">
            <w:pPr>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p>
        </w:tc>
      </w:tr>
      <w:tr w:rsidR="00D2688C" w:rsidRPr="002F1C5B" w:rsidTr="00495187">
        <w:tc>
          <w:tcPr>
            <w:tcW w:w="9242" w:type="dxa"/>
          </w:tcPr>
          <w:p w:rsidR="00D2688C" w:rsidRPr="002F1C5B" w:rsidRDefault="00D2688C" w:rsidP="00495187">
            <w:pPr>
              <w:pStyle w:val="ListParagraph"/>
              <w:numPr>
                <w:ilvl w:val="0"/>
                <w:numId w:val="53"/>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Pelaksanaan strategi di Dppkb Kota Tegal</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eastAsia="Times New Roman" w:hAnsi="Times New Roman" w:cs="Times New Roman"/>
                <w:color w:val="000000"/>
                <w:sz w:val="24"/>
                <w:szCs w:val="24"/>
              </w:rPr>
              <w:t xml:space="preserve"> </w:t>
            </w:r>
            <w:r w:rsidRPr="002F1C5B">
              <w:rPr>
                <w:rFonts w:ascii="Times New Roman" w:hAnsi="Times New Roman" w:cs="Times New Roman"/>
                <w:sz w:val="24"/>
                <w:szCs w:val="24"/>
              </w:rPr>
              <w:t xml:space="preserve">“Mengenai strategi dinas pengendalian pertumbuhan penduduk dan keluarga berencana di kota Tegal itu di dinas yang dibagi menjadi 4 (empat) bidang yang tidak terpisahkan dan saling terkai satu sama lain. kalau bidang pengendalian penduduk itu mengenai pengendalian laju pertumbuhan penduduknya, kalau masalah pelayanan itu di bidang KB, berbicara masalah advokasinya ada di bidang penggerakan dan KIE, kalau untuk pembinaan keluarganya ada di bidang KS”. (Wawancara SD,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tcPr>
          <w:p w:rsidR="00D2688C" w:rsidRPr="002F1C5B" w:rsidRDefault="00D2688C" w:rsidP="00495187">
            <w:pPr>
              <w:pStyle w:val="ListParagraph"/>
              <w:numPr>
                <w:ilvl w:val="0"/>
                <w:numId w:val="53"/>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capaian pelaksanaan Di bidang pengendalian penduduk itu sendiri</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Di bidang pengendalian penduduk itu sendiri berbicara mengenai angka (mengenai TFR, CPR, dan capaiannya dibidang pengendalian penduduk itu adalah evaluasi dari semua bidang. Yang bergerak itu dibidang penggerakan karena disitu KIEnya, advokasinya dan penggerakannya. Kemudian yang melaksanakan penggerakannya yaitu bidang KB”. </w:t>
            </w:r>
            <w:r>
              <w:rPr>
                <w:rFonts w:ascii="Times New Roman" w:hAnsi="Times New Roman" w:cs="Times New Roman"/>
                <w:sz w:val="24"/>
                <w:szCs w:val="24"/>
              </w:rPr>
              <w:t>(wawancara SD Jumat 21 juli 2023</w:t>
            </w:r>
            <w:r w:rsidRPr="002F1C5B">
              <w:rPr>
                <w:rFonts w:ascii="Times New Roman" w:hAnsi="Times New Roman" w:cs="Times New Roman"/>
                <w:sz w:val="24"/>
                <w:szCs w:val="24"/>
              </w:rPr>
              <w:t>)</w:t>
            </w:r>
          </w:p>
        </w:tc>
      </w:tr>
      <w:tr w:rsidR="00D2688C" w:rsidRPr="002F1C5B" w:rsidTr="00495187">
        <w:tc>
          <w:tcPr>
            <w:tcW w:w="9242" w:type="dxa"/>
          </w:tcPr>
          <w:p w:rsidR="00D2688C" w:rsidRPr="002F1C5B" w:rsidRDefault="00D2688C" w:rsidP="00495187">
            <w:pPr>
              <w:pStyle w:val="ListParagraph"/>
              <w:numPr>
                <w:ilvl w:val="0"/>
                <w:numId w:val="53"/>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Bagaimana strategi pelaksanaan dalam pengendalian penduduk  melalui program yang ada pada dinas pengendalian penduduk dan keluarga berencana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Jika berbicara mengenai strateginya itu ada 3 program utama dalam pengendalian penduduk yaitu program pengendalian penduduk, program keluarga berencana dan program peningkatan pemberdayaan eluarga itu strateginya”. </w:t>
            </w:r>
            <w:r>
              <w:rPr>
                <w:rFonts w:ascii="Times New Roman" w:hAnsi="Times New Roman" w:cs="Times New Roman"/>
                <w:sz w:val="24"/>
                <w:szCs w:val="24"/>
              </w:rPr>
              <w:t>(wawancara SD Jumat 21 Juli 2023</w:t>
            </w:r>
            <w:r w:rsidRPr="002F1C5B">
              <w:rPr>
                <w:rFonts w:ascii="Times New Roman" w:hAnsi="Times New Roman" w:cs="Times New Roman"/>
                <w:sz w:val="24"/>
                <w:szCs w:val="24"/>
              </w:rPr>
              <w:t>)</w:t>
            </w:r>
          </w:p>
        </w:tc>
      </w:tr>
      <w:tr w:rsidR="00D2688C" w:rsidRPr="002F1C5B" w:rsidTr="00495187">
        <w:tc>
          <w:tcPr>
            <w:tcW w:w="9242" w:type="dxa"/>
          </w:tcPr>
          <w:p w:rsidR="00D2688C" w:rsidRPr="002F1C5B" w:rsidRDefault="00D2688C" w:rsidP="00495187">
            <w:pPr>
              <w:pStyle w:val="ListParagraph"/>
              <w:numPr>
                <w:ilvl w:val="0"/>
                <w:numId w:val="53"/>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pelaksanaan program pengendalian penduduk dengan beberapa kegiatan didalamnya</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jadi gini mba untuk program utama seperti program pengendalian penduduk memiliki beberapa kegiatan didalamnya yaitu pengadaan dan pemamfaatan grand desain, koordinasi dengan sekolah siaga kependudukan sarasehan, pengolahan data dan informasi, pengendalian laju pertumbuhan penduduk. Sedangkan program keluarga berencana memiliki kegiatan yaitu pelayanan kampung KB, pengindistribusian alat kontrasepsi, dan pelayanan jamianan kesehatan. Dan untuk program pemberdayaan peningkatan keluarga memiliki kegiatan seperti poktan, tribina dan kegiatan pik R.Itulah strategi pelaksanaan pengendalian penduduk melaksanakan pelayanan KB, pembinaan keluarga, melaksanakan kie serta melaksanakan advokasi, kita melaksanakan evaluasi dan monitoring”. </w:t>
            </w:r>
            <w:r>
              <w:rPr>
                <w:rFonts w:ascii="Times New Roman" w:hAnsi="Times New Roman" w:cs="Times New Roman"/>
                <w:sz w:val="24"/>
                <w:szCs w:val="24"/>
              </w:rPr>
              <w:t>(wawancara SD Jumat 21 juli 2023</w:t>
            </w:r>
            <w:r w:rsidRPr="002F1C5B">
              <w:rPr>
                <w:rFonts w:ascii="Times New Roman" w:hAnsi="Times New Roman" w:cs="Times New Roman"/>
                <w:sz w:val="24"/>
                <w:szCs w:val="24"/>
              </w:rPr>
              <w:t xml:space="preserve">) </w:t>
            </w:r>
          </w:p>
        </w:tc>
      </w:tr>
      <w:tr w:rsidR="00D2688C" w:rsidRPr="002F1C5B" w:rsidTr="00495187">
        <w:tc>
          <w:tcPr>
            <w:tcW w:w="9242" w:type="dxa"/>
          </w:tcPr>
          <w:p w:rsidR="00D2688C" w:rsidRPr="002F1C5B" w:rsidRDefault="00D2688C" w:rsidP="00495187">
            <w:pPr>
              <w:pStyle w:val="ListParagraph"/>
              <w:numPr>
                <w:ilvl w:val="0"/>
                <w:numId w:val="53"/>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upaya Pelaksaan program KB oleh dinas pengendalian pertumbuhan penduduk dan keluarga berencana sebagai strategi dalam mengatasi permasalahan kependudukan di kota Tegal yang kian hari jumlah penduduk terus bertambah dan kepadatan penduduk terus meningkat</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seperti yang kita tau Penduduk Kota tegal waktu tahun 2020  saja mencapai  273,825 jiwa dimana kepadatan penduduk dan jumlah penduduk di kota tegal selalu naik setiap tahunnya oleh karena itu kami dari dinas berusaha untuk menekan pertumbuhan penduduk di kota tegal agar upaya mewujudkan keluarga sejahtera dan keluarga bahagia dapat terwujud serta kepadatan penduduk di kota Tegal dapat terkendali. Lagi pula kalau kepadatan penduduk tidak terkendali maka akan berdampak terhadap kriminalitas, kemiskinan, pelayanan kesehatan tidak memadai dan pendidikin yang rendah”. (</w:t>
            </w:r>
            <w:r>
              <w:rPr>
                <w:rFonts w:ascii="Times New Roman" w:hAnsi="Times New Roman" w:cs="Times New Roman"/>
                <w:sz w:val="24"/>
                <w:szCs w:val="24"/>
              </w:rPr>
              <w:t>wawancara, SD jumat 21 juli 2023</w:t>
            </w:r>
            <w:r w:rsidRPr="002F1C5B">
              <w:rPr>
                <w:rFonts w:ascii="Times New Roman" w:hAnsi="Times New Roman" w:cs="Times New Roman"/>
                <w:sz w:val="24"/>
                <w:szCs w:val="24"/>
              </w:rPr>
              <w:t xml:space="preserve">) </w:t>
            </w:r>
          </w:p>
        </w:tc>
      </w:tr>
      <w:tr w:rsidR="00D2688C" w:rsidRPr="002F1C5B" w:rsidTr="00495187">
        <w:tc>
          <w:tcPr>
            <w:tcW w:w="9242" w:type="dxa"/>
          </w:tcPr>
          <w:p w:rsidR="00D2688C" w:rsidRPr="002F1C5B" w:rsidRDefault="00D2688C" w:rsidP="00495187">
            <w:pPr>
              <w:spacing w:line="480" w:lineRule="auto"/>
              <w:ind w:left="720" w:hanging="27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6.</w:t>
            </w:r>
            <w:r w:rsidRPr="002F1C5B">
              <w:rPr>
                <w:rFonts w:ascii="Times New Roman" w:hAnsi="Times New Roman" w:cs="Times New Roman"/>
                <w:sz w:val="24"/>
                <w:szCs w:val="24"/>
              </w:rPr>
              <w:t xml:space="preserve"> bagaimana Sosialisasi yang dilakukan oleh DPPKB dalam memberikan pemahaman kepada masyarakat mengenai pentingnya program kb dan meningkatkan pengguna KB baru</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 xml:space="preserve">“Untuk sosialisasi itu kita dibantu oleh PLKB mereka memberikan kie (komunikasi, informasi dan edukasi) kepada masyarakat bertapa pentinggnya ini kb dalam membatasi jumlah penduduk dengan tentunya membatasi jumlah anak, khususnya pada daerah pesisir yang masyarakatnya mayoritas bermata pencaharian sebaai nelayan diamana para masyarakat disana masih banyak yang tidak mengikuti program KB dengan alasan suami yang tidak dirumah,selain itu diberikan juga pemahaman mengenai bahayanya pernikahan dini”. (Wawancara SD,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tcPr>
          <w:p w:rsidR="00D2688C" w:rsidRPr="002F1C5B" w:rsidRDefault="00D2688C" w:rsidP="00495187">
            <w:pPr>
              <w:pStyle w:val="ListParagraph"/>
              <w:spacing w:line="480" w:lineRule="auto"/>
              <w:ind w:left="630" w:hanging="180"/>
              <w:jc w:val="both"/>
              <w:rPr>
                <w:rFonts w:ascii="Times New Roman" w:hAnsi="Times New Roman" w:cs="Times New Roman"/>
                <w:sz w:val="24"/>
                <w:szCs w:val="24"/>
              </w:rPr>
            </w:pPr>
            <w:r w:rsidRPr="002F1C5B">
              <w:rPr>
                <w:rFonts w:ascii="Times New Roman" w:eastAsia="Times New Roman" w:hAnsi="Times New Roman" w:cs="Times New Roman"/>
                <w:color w:val="000000"/>
                <w:sz w:val="24"/>
                <w:szCs w:val="24"/>
              </w:rPr>
              <w:t>7.</w:t>
            </w:r>
            <w:r w:rsidRPr="002F1C5B">
              <w:rPr>
                <w:rFonts w:ascii="Times New Roman" w:hAnsi="Times New Roman" w:cs="Times New Roman"/>
                <w:sz w:val="24"/>
                <w:szCs w:val="24"/>
              </w:rPr>
              <w:t xml:space="preserve"> sejauh mana keseluruhn upaya yang dilaksanakan terhadap kemajuan program Kb, termasuk pelayanan kb keterjangkaun pelayanan dan kualitas pelayanan kb berdasarkan kebijakan yang berlaku. </w:t>
            </w:r>
          </w:p>
        </w:tc>
      </w:tr>
      <w:tr w:rsidR="00D2688C" w:rsidRPr="002F1C5B" w:rsidTr="00495187">
        <w:tc>
          <w:tcPr>
            <w:tcW w:w="9242" w:type="dxa"/>
          </w:tcPr>
          <w:p w:rsidR="00D2688C" w:rsidRPr="002F1C5B" w:rsidRDefault="00D2688C" w:rsidP="00495187">
            <w:pPr>
              <w:pStyle w:val="ListParagraph"/>
              <w:spacing w:line="480" w:lineRule="auto"/>
              <w:ind w:left="630"/>
              <w:jc w:val="both"/>
              <w:rPr>
                <w:rFonts w:ascii="Times New Roman" w:hAnsi="Times New Roman" w:cs="Times New Roman"/>
                <w:sz w:val="24"/>
                <w:szCs w:val="24"/>
              </w:rPr>
            </w:pPr>
            <w:r w:rsidRPr="002F1C5B">
              <w:rPr>
                <w:rFonts w:ascii="Times New Roman" w:hAnsi="Times New Roman" w:cs="Times New Roman"/>
                <w:sz w:val="24"/>
                <w:szCs w:val="24"/>
              </w:rPr>
              <w:t xml:space="preserve">“upaya yang kami lakukan ya dengan melakukan evaluasi dan monitoring untuk program Kb ini sebagai tolak ukur untuk menilai apakah program kb ini berhasil ini juga merupakan termasuk di dalam strategi pelaksanaan” </w:t>
            </w:r>
            <w:r>
              <w:rPr>
                <w:rFonts w:ascii="Times New Roman" w:hAnsi="Times New Roman" w:cs="Times New Roman"/>
                <w:sz w:val="24"/>
                <w:szCs w:val="24"/>
              </w:rPr>
              <w:t>(Wawancara, SD juma 21 juli 2023</w:t>
            </w:r>
            <w:r w:rsidRPr="002F1C5B">
              <w:rPr>
                <w:rFonts w:ascii="Times New Roman" w:hAnsi="Times New Roman" w:cs="Times New Roman"/>
                <w:sz w:val="24"/>
                <w:szCs w:val="24"/>
              </w:rPr>
              <w:t>)</w:t>
            </w:r>
          </w:p>
        </w:tc>
      </w:tr>
      <w:tr w:rsidR="00D2688C" w:rsidRPr="002F1C5B" w:rsidTr="00495187">
        <w:tc>
          <w:tcPr>
            <w:tcW w:w="9242" w:type="dxa"/>
          </w:tcPr>
          <w:p w:rsidR="00D2688C" w:rsidRPr="002F1C5B" w:rsidRDefault="00D2688C" w:rsidP="00495187">
            <w:pPr>
              <w:tabs>
                <w:tab w:val="left" w:pos="3225"/>
              </w:tabs>
              <w:spacing w:line="480" w:lineRule="auto"/>
              <w:ind w:firstLine="45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8. </w:t>
            </w:r>
            <w:r w:rsidRPr="002F1C5B">
              <w:rPr>
                <w:rFonts w:ascii="Times New Roman" w:hAnsi="Times New Roman" w:cs="Times New Roman"/>
                <w:sz w:val="24"/>
                <w:szCs w:val="24"/>
              </w:rPr>
              <w:t xml:space="preserve">bagamana partisipasi masyarakat terhadap program KB di kota Tegal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 xml:space="preserve">“Mengenai partisipasi masyarakat terhadap program KB cukup baik atrinya tingkat partisipasi masyarakat terhadap KB itu cukup tinggi dari sekian banyak pasangan usia subur itu yang menggunakan alat kontarasepsi tapi masih banyk yang belum menggunakan alat kontrasepsi dengan berbagai alasan seperti pengantin baru, baru satu anaknya mau anak ke 2, sementara hamil, ingin ber KB tapi tidak tau dimana dapatkan alat kontrasepsi atau tidak terlayani contoh ketika diperiksa ternyata tinggi tekanan darahnya atau varises ki kedua mau pil tapi ketika dia coba ternyata tidak cocok seperti pusing ihh, mual dll, dan menjelang manupause,dan memang ada pus yang tidak mau ber KB, alas an suami tidak dirumah karena merantau dll”. (Wawancara SD, </w:t>
            </w:r>
            <w:r w:rsidRPr="002F1C5B">
              <w:rPr>
                <w:rFonts w:ascii="Times New Roman" w:eastAsia="Times New Roman" w:hAnsi="Times New Roman" w:cs="Times New Roman"/>
                <w:color w:val="000000"/>
                <w:sz w:val="24"/>
                <w:szCs w:val="24"/>
              </w:rPr>
              <w:t>jumat 21 juli 2023)</w:t>
            </w:r>
          </w:p>
        </w:tc>
      </w:tr>
    </w:tbl>
    <w:p w:rsidR="00D2688C" w:rsidRPr="002F1C5B" w:rsidRDefault="00D2688C" w:rsidP="00D2688C">
      <w:pPr>
        <w:rPr>
          <w:rFonts w:ascii="Times New Roman" w:eastAsia="Times New Roman" w:hAnsi="Times New Roman" w:cs="Times New Roman"/>
          <w:b/>
          <w:bCs/>
          <w:color w:val="000000"/>
          <w:sz w:val="24"/>
          <w:szCs w:val="24"/>
        </w:rPr>
      </w:pPr>
    </w:p>
    <w:p w:rsidR="00D2688C" w:rsidRDefault="00D2688C"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p>
    <w:p w:rsidR="006A2AE3" w:rsidRDefault="006A2AE3"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p>
    <w:p w:rsidR="006A2AE3" w:rsidRDefault="006A2AE3"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p>
    <w:p w:rsidR="006A2AE3" w:rsidRDefault="006A2AE3"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p>
    <w:p w:rsidR="00D2688C" w:rsidRDefault="00D2688C"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p>
    <w:p w:rsidR="00D2688C" w:rsidRPr="002F1C5B" w:rsidRDefault="00D2688C"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b/>
          <w:bCs/>
          <w:color w:val="000000"/>
          <w:sz w:val="24"/>
          <w:szCs w:val="24"/>
        </w:rPr>
        <w:t>PEDOMAN WAWANCARA</w:t>
      </w:r>
    </w:p>
    <w:p w:rsidR="00D2688C" w:rsidRPr="002F1C5B" w:rsidRDefault="00D2688C" w:rsidP="00D2688C">
      <w:pPr>
        <w:pStyle w:val="ListParagraph"/>
        <w:numPr>
          <w:ilvl w:val="0"/>
          <w:numId w:val="54"/>
        </w:numPr>
        <w:spacing w:after="160" w:line="480" w:lineRule="auto"/>
        <w:rPr>
          <w:rFonts w:ascii="Times New Roman" w:hAnsi="Times New Roman" w:cs="Times New Roman"/>
          <w:b/>
          <w:sz w:val="24"/>
          <w:szCs w:val="24"/>
        </w:rPr>
      </w:pPr>
      <w:r w:rsidRPr="002F1C5B">
        <w:rPr>
          <w:rFonts w:ascii="Times New Roman" w:eastAsia="Times New Roman" w:hAnsi="Times New Roman" w:cs="Times New Roman"/>
          <w:color w:val="000000"/>
          <w:sz w:val="24"/>
          <w:szCs w:val="24"/>
        </w:rPr>
        <w:t>Judul Penelitian</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b/>
          <w:sz w:val="24"/>
          <w:szCs w:val="24"/>
        </w:rPr>
        <w:t>“strategi Dinas Pengendalian Penduduk dan Keluarga Berencana dalam pengendalian pertambahan jumlah penduduk kota Tegal</w:t>
      </w:r>
    </w:p>
    <w:p w:rsidR="00D2688C" w:rsidRPr="002F1C5B" w:rsidRDefault="00D2688C" w:rsidP="00D2688C">
      <w:pPr>
        <w:pStyle w:val="ListParagraph"/>
        <w:numPr>
          <w:ilvl w:val="0"/>
          <w:numId w:val="54"/>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color w:val="000000"/>
          <w:sz w:val="24"/>
          <w:szCs w:val="24"/>
        </w:rPr>
        <w:t xml:space="preserve">Identitas Responden </w:t>
      </w:r>
    </w:p>
    <w:p w:rsidR="00D2688C" w:rsidRPr="002F1C5B" w:rsidRDefault="00D2688C" w:rsidP="00D2688C">
      <w:pPr>
        <w:pStyle w:val="ListParagraph"/>
        <w:numPr>
          <w:ilvl w:val="0"/>
          <w:numId w:val="6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Informa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Kasubag Perencanaan DPPKB Kota Tegal</w:t>
      </w:r>
    </w:p>
    <w:p w:rsidR="00D2688C" w:rsidRPr="002F1C5B" w:rsidRDefault="00D2688C" w:rsidP="00D2688C">
      <w:pPr>
        <w:pStyle w:val="ListParagraph"/>
        <w:numPr>
          <w:ilvl w:val="0"/>
          <w:numId w:val="6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Nama Informan </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Anugraheni Kartika Prima Dewi,S.KM,M.Kes</w:t>
      </w:r>
    </w:p>
    <w:p w:rsidR="00D2688C" w:rsidRPr="002F1C5B" w:rsidRDefault="00D2688C" w:rsidP="00D2688C">
      <w:pPr>
        <w:pStyle w:val="ListParagraph"/>
        <w:numPr>
          <w:ilvl w:val="0"/>
          <w:numId w:val="6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enis Kelami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Perempuan</w:t>
      </w:r>
    </w:p>
    <w:p w:rsidR="00D2688C" w:rsidRPr="002F1C5B" w:rsidRDefault="00D2688C" w:rsidP="00D2688C">
      <w:pPr>
        <w:pStyle w:val="ListParagraph"/>
        <w:numPr>
          <w:ilvl w:val="0"/>
          <w:numId w:val="54"/>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adwal Wawancara</w:t>
      </w:r>
    </w:p>
    <w:p w:rsidR="00D2688C" w:rsidRPr="002F1C5B" w:rsidRDefault="00D2688C" w:rsidP="00D2688C">
      <w:pPr>
        <w:pStyle w:val="ListParagraph"/>
        <w:numPr>
          <w:ilvl w:val="0"/>
          <w:numId w:val="62"/>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Hari/Tanggal</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jumat 21 juli 2023</w:t>
      </w:r>
    </w:p>
    <w:p w:rsidR="00D2688C" w:rsidRPr="002F1C5B" w:rsidRDefault="00D2688C" w:rsidP="00D2688C">
      <w:pPr>
        <w:pStyle w:val="ListParagraph"/>
        <w:numPr>
          <w:ilvl w:val="0"/>
          <w:numId w:val="62"/>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Waktu </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09.00 wib</w:t>
      </w:r>
    </w:p>
    <w:p w:rsidR="00D2688C" w:rsidRPr="002F1C5B" w:rsidRDefault="00D2688C" w:rsidP="00D2688C">
      <w:pPr>
        <w:pStyle w:val="ListParagraph"/>
        <w:numPr>
          <w:ilvl w:val="0"/>
          <w:numId w:val="62"/>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Tempat Wawancara</w:t>
      </w:r>
      <w:r w:rsidRPr="002F1C5B">
        <w:rPr>
          <w:rFonts w:ascii="Times New Roman" w:eastAsia="Times New Roman" w:hAnsi="Times New Roman" w:cs="Times New Roman"/>
          <w:color w:val="000000"/>
          <w:sz w:val="24"/>
          <w:szCs w:val="24"/>
        </w:rPr>
        <w:tab/>
        <w:t>: DPPKB Kota Tegal</w:t>
      </w:r>
    </w:p>
    <w:p w:rsidR="00D2688C" w:rsidRPr="002F1C5B" w:rsidRDefault="00D2688C" w:rsidP="00D2688C">
      <w:pPr>
        <w:pStyle w:val="ListParagraph"/>
        <w:numPr>
          <w:ilvl w:val="0"/>
          <w:numId w:val="54"/>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2F1C5B" w:rsidTr="00495187">
        <w:tc>
          <w:tcPr>
            <w:tcW w:w="9242" w:type="dxa"/>
            <w:shd w:val="clear" w:color="auto" w:fill="C6D9F1" w:themeFill="text2" w:themeFillTint="33"/>
          </w:tcPr>
          <w:p w:rsidR="00D2688C" w:rsidRPr="002F1C5B" w:rsidRDefault="00D2688C" w:rsidP="00495187">
            <w:pPr>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RUMUSAN </w:t>
            </w:r>
          </w:p>
        </w:tc>
      </w:tr>
      <w:tr w:rsidR="00D2688C" w:rsidRPr="002F1C5B" w:rsidTr="00495187">
        <w:tc>
          <w:tcPr>
            <w:tcW w:w="9242" w:type="dxa"/>
          </w:tcPr>
          <w:p w:rsidR="00D2688C" w:rsidRPr="002F1C5B" w:rsidRDefault="00D2688C" w:rsidP="00495187">
            <w:pPr>
              <w:pStyle w:val="ListParagraph"/>
              <w:numPr>
                <w:ilvl w:val="0"/>
                <w:numId w:val="56"/>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Perumusan strategi merupakan bagian dan proses dalam menyusun langkah-langkah yang akan datang agar bisa membangun visi dan misinya. Menurut ibu Bagaimana pendapat anda mengenai perumusan strategi di DPPKB untuk mencapai tujuan</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jadi gini mba untuk perumusan strategi kita ada yang namanya rapat pembahasan di situ kita merumuskan RENSTRA (rencana strategis), RENJA (rencana kerja) nah disitu kita bahas semua ”. (Wawancara  PR ,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shd w:val="clear" w:color="auto" w:fill="C6D9F1" w:themeFill="text2" w:themeFillTint="33"/>
          </w:tcPr>
          <w:p w:rsidR="00D2688C" w:rsidRPr="002F1C5B" w:rsidRDefault="00D2688C" w:rsidP="00495187">
            <w:pPr>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p>
        </w:tc>
      </w:tr>
      <w:tr w:rsidR="00D2688C" w:rsidRPr="002F1C5B" w:rsidTr="00495187">
        <w:tc>
          <w:tcPr>
            <w:tcW w:w="9242" w:type="dxa"/>
          </w:tcPr>
          <w:p w:rsidR="00D2688C" w:rsidRPr="002F1C5B" w:rsidRDefault="00D2688C" w:rsidP="00495187">
            <w:pPr>
              <w:pStyle w:val="ListParagraph"/>
              <w:numPr>
                <w:ilvl w:val="0"/>
                <w:numId w:val="57"/>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Pelaksanaan strategi di Dppkb Kota Tegal</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untuk strategi semua bidang ini masing-masing memiliki program dan masing-masing memiliki kegiatan. Strategi kan di dinas pengendalian penduduk ini ada beberapa program untuk menurunkan tfr, untuk meningkatkan CPR (peserta KB) Dan lain sebagainya sesuai dengan program dan tipoksinya masing masing ”. (Wawancara  PR ,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tcPr>
          <w:p w:rsidR="00D2688C" w:rsidRPr="002F1C5B" w:rsidRDefault="00D2688C" w:rsidP="00495187">
            <w:pPr>
              <w:pStyle w:val="ListParagraph"/>
              <w:numPr>
                <w:ilvl w:val="0"/>
                <w:numId w:val="57"/>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capaian pelaksanaan Di bidang pengendalian penduduk itu sendiri</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Misalnya program pengendalian penduduk ada beberapa kegiatan didalamnnya pertama pengadaan dan pemamfaatan grand desain, koordinasi dengan sekolah siaga kependudukan, sarahsehan, pengolahan data dan informasi dan laju pertumbuhan penduduk. Kalau program keluarga berencana yaitu pelayanan dikampung KB pengindistribusian alat kontrasepsi dan pelayanan jaminan kesehatan. Kalau di ks ada namanya kegiatan poktan, kegiatan tribina dan kegiatan pik R”. (Wawancara  PR ,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tcPr>
          <w:p w:rsidR="00D2688C" w:rsidRPr="002F1C5B" w:rsidRDefault="00D2688C" w:rsidP="00495187">
            <w:pPr>
              <w:pStyle w:val="ListParagraph"/>
              <w:numPr>
                <w:ilvl w:val="0"/>
                <w:numId w:val="57"/>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Bagaimana strategi pelaksanaan dalam pengendalian penduduk  melalui program yang ada pada dinas pengendalian penduduk dan keluarga berencana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Nah untuk pelaksanaan program, Misalnya program pengendalian penduduk ada beberapa kegiatan didalamnnya pertama pengadaan dan pemamfaatan grand desain, koordinasi dengan sekolah siaga kependudukan, sarahsehan, pengolahan data dan informasi dan laju pertumbuhan penduduk. Kalau program keluarga berencana yaitu pelayanan dikampung KB pengindistribusian alat kontrasepsi dan pelayanan jaminan kesehatan. Kalau di ks ada namanya kegiatan poktan, kegiatan tribina dan kegiatan pik R”. (Wawancara  PR , </w:t>
            </w:r>
            <w:r w:rsidRPr="002F1C5B">
              <w:rPr>
                <w:rFonts w:ascii="Times New Roman" w:eastAsia="Times New Roman" w:hAnsi="Times New Roman" w:cs="Times New Roman"/>
                <w:color w:val="000000"/>
                <w:sz w:val="24"/>
                <w:szCs w:val="24"/>
              </w:rPr>
              <w:t>jumat 21 juli 2023)</w:t>
            </w:r>
          </w:p>
        </w:tc>
      </w:tr>
      <w:tr w:rsidR="00D2688C" w:rsidRPr="002F1C5B" w:rsidTr="00495187">
        <w:tc>
          <w:tcPr>
            <w:tcW w:w="9242" w:type="dxa"/>
          </w:tcPr>
          <w:p w:rsidR="00D2688C" w:rsidRPr="002F1C5B" w:rsidRDefault="00D2688C" w:rsidP="00495187">
            <w:pPr>
              <w:pStyle w:val="ListParagraph"/>
              <w:numPr>
                <w:ilvl w:val="0"/>
                <w:numId w:val="57"/>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pelaksanaan program pengendalian penduduk dengan beberapa kegiatan didalamnya</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untuk pertanyaan bagaimana pelaksaan program pengendalian penduduk sepertinya jawaban saya sama dengan jawaban ibu kabid (ketua bidang) dimana untuk program utama pada DPPKB seperti program pengendalian penduduk memiliki beberapa kegiatan didalamnya yaitu pengadaan dan pemamfaatan grand desain, koordinasi dengan sekolah siaga kependudukan sarasehan, pengolahan data dan informasi, pengendalian laju pertumbuhan penduduk. Sedangkan program keluarga berencana memiliki kegiatan yaitu pelayanan kampung KB, pengindistribusian alat kontrasepsi, dan pelayanan jamianan kesehatan. Dan untuk program pemberdayaan peningkatan keluarga memiliki kegiatan seperti poktan, tribina dan kegiatan pik R.Itulah strategi pelaksanaan pengendalian penduduk melaksanakan pelayanan KB, pembinaan keluarga, melaksanakan kie serta melaksanakan advokasi, kita melaksanakan evaluasi dan monitoring”. (wawancara PR</w:t>
            </w:r>
            <w:r>
              <w:rPr>
                <w:rFonts w:ascii="Times New Roman" w:hAnsi="Times New Roman" w:cs="Times New Roman"/>
                <w:sz w:val="24"/>
                <w:szCs w:val="24"/>
              </w:rPr>
              <w:t xml:space="preserve"> Jumat 21 juli 2023</w:t>
            </w:r>
            <w:r w:rsidRPr="002F1C5B">
              <w:rPr>
                <w:rFonts w:ascii="Times New Roman" w:hAnsi="Times New Roman" w:cs="Times New Roman"/>
                <w:sz w:val="24"/>
                <w:szCs w:val="24"/>
              </w:rPr>
              <w:t xml:space="preserve">) </w:t>
            </w:r>
          </w:p>
        </w:tc>
      </w:tr>
      <w:tr w:rsidR="00D2688C" w:rsidRPr="002F1C5B" w:rsidTr="00495187">
        <w:tc>
          <w:tcPr>
            <w:tcW w:w="9242" w:type="dxa"/>
          </w:tcPr>
          <w:p w:rsidR="00D2688C" w:rsidRPr="002F1C5B" w:rsidRDefault="00D2688C" w:rsidP="00495187">
            <w:pPr>
              <w:pStyle w:val="ListParagraph"/>
              <w:numPr>
                <w:ilvl w:val="0"/>
                <w:numId w:val="57"/>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Bagaimana upaya Strategi Pelaksaan program KB oleh dinas pengendalian pertumbuhan penduduk dan keluarga berencana dalam mengatasi permasalahan kependudukan di kota Tegal yang kian hari jumlah penduduk terus bertambah dan kepadatan penduduk terus meningkat</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Strategi kami selaku DPPKB dalam mengatasi permasalahan kependudukan di kota Tegal yang kian hari jumlah penduduk terus bertambah dan kepadatan penduduk terus meningkat yaitu dengan menjalankan program2 dengan sebaik mungkin dan berusaha untuk menekan pertumbuhan penduduk di kota tegal agar upaya mewujudkan keluarga sejahtera dan keluarga bahagia dapat terwujud serta kepadatan penduduk di kota Tegal dapat terkendali. (w</w:t>
            </w:r>
            <w:r>
              <w:rPr>
                <w:rFonts w:ascii="Times New Roman" w:hAnsi="Times New Roman" w:cs="Times New Roman"/>
                <w:sz w:val="24"/>
                <w:szCs w:val="24"/>
              </w:rPr>
              <w:t>awancara, PR  jumat 21 juli 2023</w:t>
            </w:r>
            <w:r w:rsidRPr="002F1C5B">
              <w:rPr>
                <w:rFonts w:ascii="Times New Roman" w:hAnsi="Times New Roman" w:cs="Times New Roman"/>
                <w:sz w:val="24"/>
                <w:szCs w:val="24"/>
              </w:rPr>
              <w:t>)</w:t>
            </w:r>
          </w:p>
        </w:tc>
      </w:tr>
      <w:tr w:rsidR="00D2688C" w:rsidRPr="002F1C5B" w:rsidTr="00495187">
        <w:tc>
          <w:tcPr>
            <w:tcW w:w="9242" w:type="dxa"/>
          </w:tcPr>
          <w:p w:rsidR="00D2688C" w:rsidRPr="002F1C5B" w:rsidRDefault="00D2688C" w:rsidP="00495187">
            <w:pPr>
              <w:spacing w:line="480" w:lineRule="auto"/>
              <w:ind w:left="720" w:hanging="27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6.</w:t>
            </w:r>
            <w:r w:rsidRPr="002F1C5B">
              <w:rPr>
                <w:rFonts w:ascii="Times New Roman" w:hAnsi="Times New Roman" w:cs="Times New Roman"/>
                <w:sz w:val="24"/>
                <w:szCs w:val="24"/>
              </w:rPr>
              <w:t xml:space="preserve"> bagaimana Sosialisasi yang dilakukan oleh DPPKB dalam memberikan pemahaman kepada masyarakat mengenai pentingnya program kb dan meningkatkan pengguna KB baru</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Untuk sosialisasi itu kita dibantu oleh PLKB  mereka memberikan kie (komunikasi, informasi dan edukasi) kepada masyarakat bertapa pentinggnya ini kb dalam membatasi jumlah penduduk dengan tentunya membatasi jumlah anak, khususnya pada daerah pesisir yang masyarakatnya mayoritas bermata pencaharian sebaai nelayan diamana para masyarakat disana masih banyak yang tidak mengikuti program KB dengan alasan suami yang tidak dirumah,selain itu diberikan juga pemahaman mengenai bahayanya pernikahan dini, (w</w:t>
            </w:r>
            <w:r>
              <w:rPr>
                <w:rFonts w:ascii="Times New Roman" w:hAnsi="Times New Roman" w:cs="Times New Roman"/>
                <w:sz w:val="24"/>
                <w:szCs w:val="24"/>
              </w:rPr>
              <w:t>awancara, PR  jumat 21 juli 2023</w:t>
            </w:r>
            <w:r w:rsidRPr="002F1C5B">
              <w:rPr>
                <w:rFonts w:ascii="Times New Roman" w:hAnsi="Times New Roman" w:cs="Times New Roman"/>
                <w:sz w:val="24"/>
                <w:szCs w:val="24"/>
              </w:rPr>
              <w:t>)</w:t>
            </w:r>
          </w:p>
        </w:tc>
      </w:tr>
      <w:tr w:rsidR="00D2688C" w:rsidRPr="002F1C5B" w:rsidTr="00495187">
        <w:tc>
          <w:tcPr>
            <w:tcW w:w="9242" w:type="dxa"/>
          </w:tcPr>
          <w:p w:rsidR="00D2688C" w:rsidRPr="002F1C5B" w:rsidRDefault="00D2688C" w:rsidP="00495187">
            <w:pPr>
              <w:pStyle w:val="ListParagraph"/>
              <w:spacing w:line="480" w:lineRule="auto"/>
              <w:ind w:left="630" w:hanging="180"/>
              <w:jc w:val="both"/>
              <w:rPr>
                <w:rFonts w:ascii="Times New Roman" w:hAnsi="Times New Roman" w:cs="Times New Roman"/>
                <w:sz w:val="24"/>
                <w:szCs w:val="24"/>
              </w:rPr>
            </w:pPr>
            <w:r w:rsidRPr="002F1C5B">
              <w:rPr>
                <w:rFonts w:ascii="Times New Roman" w:eastAsia="Times New Roman" w:hAnsi="Times New Roman" w:cs="Times New Roman"/>
                <w:color w:val="000000"/>
                <w:sz w:val="24"/>
                <w:szCs w:val="24"/>
              </w:rPr>
              <w:t>7.</w:t>
            </w:r>
            <w:r w:rsidRPr="002F1C5B">
              <w:rPr>
                <w:rFonts w:ascii="Times New Roman" w:hAnsi="Times New Roman" w:cs="Times New Roman"/>
                <w:sz w:val="24"/>
                <w:szCs w:val="24"/>
              </w:rPr>
              <w:t xml:space="preserve"> sejauh mana keseluruhn upaya yang dilaksanakan terhadap kemajuan program Kb, termasuk pelayanan kb keterjangkaun pelayanan dan kualitas pelayanan kb berdasarkan kebijakan yang berlaku. </w:t>
            </w:r>
          </w:p>
        </w:tc>
      </w:tr>
      <w:tr w:rsidR="00D2688C" w:rsidRPr="002F1C5B" w:rsidTr="00495187">
        <w:tc>
          <w:tcPr>
            <w:tcW w:w="9242" w:type="dxa"/>
          </w:tcPr>
          <w:p w:rsidR="00D2688C" w:rsidRPr="002F1C5B" w:rsidRDefault="00D2688C" w:rsidP="00495187">
            <w:pPr>
              <w:pStyle w:val="ListParagraph"/>
              <w:spacing w:line="480" w:lineRule="auto"/>
              <w:ind w:left="630"/>
              <w:jc w:val="both"/>
              <w:rPr>
                <w:rFonts w:ascii="Times New Roman" w:hAnsi="Times New Roman" w:cs="Times New Roman"/>
                <w:sz w:val="24"/>
                <w:szCs w:val="24"/>
              </w:rPr>
            </w:pPr>
            <w:r w:rsidRPr="002F1C5B">
              <w:rPr>
                <w:rFonts w:ascii="Times New Roman" w:hAnsi="Times New Roman" w:cs="Times New Roman"/>
                <w:sz w:val="24"/>
                <w:szCs w:val="24"/>
              </w:rPr>
              <w:t>“upaya yang kami lakukan ya dengan melakukan evaluasi dan monitoring untuk program Kb ini sebagai tolak ukur untuk menilai apakah program kb ini berhasil ini juga merupakan termasuk di dalam strategi pelaksanaan” (w</w:t>
            </w:r>
            <w:r>
              <w:rPr>
                <w:rFonts w:ascii="Times New Roman" w:hAnsi="Times New Roman" w:cs="Times New Roman"/>
                <w:sz w:val="24"/>
                <w:szCs w:val="24"/>
              </w:rPr>
              <w:t>awancara, PR  jumat 21 juli 2023</w:t>
            </w:r>
            <w:r w:rsidRPr="002F1C5B">
              <w:rPr>
                <w:rFonts w:ascii="Times New Roman" w:hAnsi="Times New Roman" w:cs="Times New Roman"/>
                <w:sz w:val="24"/>
                <w:szCs w:val="24"/>
              </w:rPr>
              <w:t>)</w:t>
            </w:r>
          </w:p>
        </w:tc>
      </w:tr>
      <w:tr w:rsidR="00D2688C" w:rsidRPr="002F1C5B" w:rsidTr="00495187">
        <w:tc>
          <w:tcPr>
            <w:tcW w:w="9242" w:type="dxa"/>
          </w:tcPr>
          <w:p w:rsidR="00D2688C" w:rsidRPr="002F1C5B" w:rsidRDefault="00D2688C" w:rsidP="00495187">
            <w:pPr>
              <w:tabs>
                <w:tab w:val="left" w:pos="3225"/>
              </w:tabs>
              <w:spacing w:line="480" w:lineRule="auto"/>
              <w:ind w:firstLine="45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8. </w:t>
            </w:r>
            <w:r w:rsidRPr="002F1C5B">
              <w:rPr>
                <w:rFonts w:ascii="Times New Roman" w:hAnsi="Times New Roman" w:cs="Times New Roman"/>
                <w:sz w:val="24"/>
                <w:szCs w:val="24"/>
              </w:rPr>
              <w:t xml:space="preserve">bagamana partisipasi masyarakat terhadap program KB di kota Tegal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Mengenai partisipasi masyarakat terhadap program KB menurut saya sudah cukup baik,tapi untuk lebih detailnya  coba Tanyakan kepada PLKB agar lebih terperinci mba.</w:t>
            </w:r>
            <w:r>
              <w:rPr>
                <w:rFonts w:ascii="Times New Roman" w:hAnsi="Times New Roman" w:cs="Times New Roman"/>
                <w:sz w:val="24"/>
                <w:szCs w:val="24"/>
              </w:rPr>
              <w:t xml:space="preserve"> </w:t>
            </w:r>
            <w:r w:rsidRPr="002F1C5B">
              <w:rPr>
                <w:rFonts w:ascii="Times New Roman" w:hAnsi="Times New Roman" w:cs="Times New Roman"/>
                <w:sz w:val="24"/>
                <w:szCs w:val="24"/>
              </w:rPr>
              <w:t>(w</w:t>
            </w:r>
            <w:r>
              <w:rPr>
                <w:rFonts w:ascii="Times New Roman" w:hAnsi="Times New Roman" w:cs="Times New Roman"/>
                <w:sz w:val="24"/>
                <w:szCs w:val="24"/>
              </w:rPr>
              <w:t>awancara, PR  jumat 21 juli 2023</w:t>
            </w:r>
            <w:r w:rsidRPr="002F1C5B">
              <w:rPr>
                <w:rFonts w:ascii="Times New Roman" w:hAnsi="Times New Roman" w:cs="Times New Roman"/>
                <w:sz w:val="24"/>
                <w:szCs w:val="24"/>
              </w:rPr>
              <w:t>)</w:t>
            </w:r>
          </w:p>
        </w:tc>
      </w:tr>
    </w:tbl>
    <w:p w:rsidR="00D2688C" w:rsidRPr="002F1C5B"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6A2AE3" w:rsidRDefault="006A2AE3"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6A2AE3" w:rsidRDefault="006A2AE3"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6A2AE3" w:rsidRPr="002F1C5B" w:rsidRDefault="006A2AE3"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b/>
          <w:bCs/>
          <w:color w:val="000000"/>
          <w:sz w:val="24"/>
          <w:szCs w:val="24"/>
        </w:rPr>
        <w:t>PEDOMAN WAWANCARA</w:t>
      </w:r>
    </w:p>
    <w:p w:rsidR="00D2688C" w:rsidRPr="002F1C5B" w:rsidRDefault="00D2688C" w:rsidP="00D2688C">
      <w:pPr>
        <w:pStyle w:val="ListParagraph"/>
        <w:numPr>
          <w:ilvl w:val="0"/>
          <w:numId w:val="55"/>
        </w:numPr>
        <w:spacing w:after="160" w:line="480" w:lineRule="auto"/>
        <w:rPr>
          <w:rFonts w:ascii="Times New Roman" w:hAnsi="Times New Roman" w:cs="Times New Roman"/>
          <w:b/>
          <w:sz w:val="24"/>
          <w:szCs w:val="24"/>
        </w:rPr>
      </w:pPr>
      <w:r w:rsidRPr="002F1C5B">
        <w:rPr>
          <w:rFonts w:ascii="Times New Roman" w:eastAsia="Times New Roman" w:hAnsi="Times New Roman" w:cs="Times New Roman"/>
          <w:color w:val="000000"/>
          <w:sz w:val="24"/>
          <w:szCs w:val="24"/>
        </w:rPr>
        <w:t>Judul Penelitian</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b/>
          <w:sz w:val="24"/>
          <w:szCs w:val="24"/>
        </w:rPr>
        <w:t>“strategi Dinas Pengendalian Penduduk dan Keluarga Berencana dalam pengendalian pertambahan jumlah penduduk kota Tegal</w:t>
      </w:r>
    </w:p>
    <w:p w:rsidR="00D2688C" w:rsidRPr="002F1C5B" w:rsidRDefault="00D2688C" w:rsidP="00D2688C">
      <w:pPr>
        <w:pStyle w:val="ListParagraph"/>
        <w:numPr>
          <w:ilvl w:val="0"/>
          <w:numId w:val="55"/>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color w:val="000000"/>
          <w:sz w:val="24"/>
          <w:szCs w:val="24"/>
        </w:rPr>
        <w:t xml:space="preserve">Identitas Responden </w:t>
      </w:r>
    </w:p>
    <w:p w:rsidR="00D2688C" w:rsidRPr="002F1C5B" w:rsidRDefault="00D2688C" w:rsidP="00D2688C">
      <w:pPr>
        <w:pStyle w:val="ListParagraph"/>
        <w:numPr>
          <w:ilvl w:val="0"/>
          <w:numId w:val="63"/>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Informa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 xml:space="preserve">Unit pelaksana teknis petugas lapangan keluarga berencana    </w:t>
      </w:r>
    </w:p>
    <w:p w:rsidR="00D2688C" w:rsidRPr="002F1C5B" w:rsidRDefault="00D2688C" w:rsidP="00D2688C">
      <w:pPr>
        <w:pStyle w:val="ListParagraph"/>
        <w:numPr>
          <w:ilvl w:val="0"/>
          <w:numId w:val="63"/>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Nama Informan </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Rizki Nurdiana,S.I.Kom</w:t>
      </w:r>
    </w:p>
    <w:p w:rsidR="00D2688C" w:rsidRPr="002F1C5B" w:rsidRDefault="00D2688C" w:rsidP="00D2688C">
      <w:pPr>
        <w:pStyle w:val="ListParagraph"/>
        <w:numPr>
          <w:ilvl w:val="0"/>
          <w:numId w:val="63"/>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enis Kelami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Perempuan</w:t>
      </w:r>
    </w:p>
    <w:p w:rsidR="00D2688C" w:rsidRPr="002F1C5B" w:rsidRDefault="00D2688C" w:rsidP="00D2688C">
      <w:pPr>
        <w:pStyle w:val="ListParagraph"/>
        <w:numPr>
          <w:ilvl w:val="0"/>
          <w:numId w:val="55"/>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adwal Wawancara</w:t>
      </w:r>
    </w:p>
    <w:p w:rsidR="00D2688C" w:rsidRPr="002F1C5B" w:rsidRDefault="00D2688C" w:rsidP="00D2688C">
      <w:pPr>
        <w:pStyle w:val="ListParagraph"/>
        <w:numPr>
          <w:ilvl w:val="0"/>
          <w:numId w:val="64"/>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Hari/Tanggal</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Selasa 25 juli 2023</w:t>
      </w:r>
    </w:p>
    <w:p w:rsidR="00D2688C" w:rsidRPr="002F1C5B" w:rsidRDefault="00D2688C" w:rsidP="00D2688C">
      <w:pPr>
        <w:pStyle w:val="ListParagraph"/>
        <w:numPr>
          <w:ilvl w:val="0"/>
          <w:numId w:val="64"/>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Waktu </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09.00 wib</w:t>
      </w:r>
    </w:p>
    <w:p w:rsidR="00D2688C" w:rsidRPr="002F1C5B" w:rsidRDefault="00D2688C" w:rsidP="00D2688C">
      <w:pPr>
        <w:pStyle w:val="ListParagraph"/>
        <w:numPr>
          <w:ilvl w:val="0"/>
          <w:numId w:val="64"/>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Tempat Wawancara</w:t>
      </w:r>
      <w:r w:rsidRPr="002F1C5B">
        <w:rPr>
          <w:rFonts w:ascii="Times New Roman" w:eastAsia="Times New Roman" w:hAnsi="Times New Roman" w:cs="Times New Roman"/>
          <w:color w:val="000000"/>
          <w:sz w:val="24"/>
          <w:szCs w:val="24"/>
        </w:rPr>
        <w:tab/>
        <w:t>: DPPKB Kota Tegal</w:t>
      </w:r>
    </w:p>
    <w:p w:rsidR="00D2688C" w:rsidRPr="002F1C5B" w:rsidRDefault="00D2688C" w:rsidP="00D2688C">
      <w:pPr>
        <w:pStyle w:val="ListParagraph"/>
        <w:numPr>
          <w:ilvl w:val="0"/>
          <w:numId w:val="55"/>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2F1C5B" w:rsidTr="00495187">
        <w:tc>
          <w:tcPr>
            <w:tcW w:w="9242" w:type="dxa"/>
            <w:shd w:val="clear" w:color="auto" w:fill="B8CCE4" w:themeFill="accent1" w:themeFillTint="66"/>
          </w:tcPr>
          <w:p w:rsidR="00D2688C" w:rsidRPr="002F1C5B" w:rsidRDefault="00D2688C" w:rsidP="00495187">
            <w:pPr>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p>
        </w:tc>
      </w:tr>
      <w:tr w:rsidR="00D2688C" w:rsidRPr="002F1C5B" w:rsidTr="00495187">
        <w:tc>
          <w:tcPr>
            <w:tcW w:w="9242" w:type="dxa"/>
          </w:tcPr>
          <w:p w:rsidR="00D2688C" w:rsidRPr="002F1C5B" w:rsidRDefault="00D2688C" w:rsidP="00495187">
            <w:pPr>
              <w:pStyle w:val="ListParagraph"/>
              <w:numPr>
                <w:ilvl w:val="0"/>
                <w:numId w:val="58"/>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Menurut anda Tujuan dari program kb itu apa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Tujuan kb itu, supaya masyarakat tidak membludak, tidak padat dengan cara kita mengajak mereka untuk berKB agar angka kelahiran dan jarak kelahiran lebih terkendali, bukan hanya itu kita juga mencegah terjadinya pernikahan dini, mencegah kematian ibu dan bayi karena hamil di usia yang terlalu dini atau di usia yang sudah tua kan banyak kasus yang seperti itu, tapi yang menjadi paling inti itu kita mau menekan jumlah pertumbuhan penduduk biar tidak padat”. (Wawancara RN </w:t>
            </w:r>
            <w:r w:rsidRPr="002F1C5B">
              <w:rPr>
                <w:rFonts w:ascii="Times New Roman" w:eastAsia="Times New Roman" w:hAnsi="Times New Roman" w:cs="Times New Roman"/>
                <w:color w:val="000000"/>
                <w:sz w:val="24"/>
                <w:szCs w:val="24"/>
              </w:rPr>
              <w:t>Selasa 25 juli 2023)</w:t>
            </w:r>
          </w:p>
        </w:tc>
      </w:tr>
      <w:tr w:rsidR="00D2688C" w:rsidRPr="002F1C5B" w:rsidTr="00495187">
        <w:tc>
          <w:tcPr>
            <w:tcW w:w="9242" w:type="dxa"/>
          </w:tcPr>
          <w:p w:rsidR="00D2688C" w:rsidRPr="002F1C5B" w:rsidRDefault="00D2688C" w:rsidP="00495187">
            <w:pPr>
              <w:pStyle w:val="ListParagraph"/>
              <w:numPr>
                <w:ilvl w:val="0"/>
                <w:numId w:val="58"/>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Sosialisasi seperti apa yang dilakukan PLKB Untuk melihat keberhasilan dari program kb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Kita melakukan sosialisasi mengenai program kb ini supaya bisa memberikan pemahaman kepada masyarakat tentang program dengan tujuan meningkatkan akseptor (pengguna kb) baru melalui sosialisasi yang kita lakukan, Karena Sosialisasi merupakan hal penting yang wajib dilakukaN karena sosialisasi yang menjadi penentu keberhasilan program dalam mencapai tujuan yang diinginkan. Untuk melihat keberhasilan dari program kb maka dinas dppkb melakukan penyuluhan, dan sosialisasi sebagai upaya memberikan pengetahuan kepada masyarakat mengenai pentingnya KB dan merencanakan khususnya yang sudah menikah” (Wawancara RN </w:t>
            </w:r>
            <w:r w:rsidRPr="002F1C5B">
              <w:rPr>
                <w:rFonts w:ascii="Times New Roman" w:eastAsia="Times New Roman" w:hAnsi="Times New Roman" w:cs="Times New Roman"/>
                <w:color w:val="000000"/>
                <w:sz w:val="24"/>
                <w:szCs w:val="24"/>
              </w:rPr>
              <w:t>Selasa 25 juli 2023)</w:t>
            </w:r>
          </w:p>
        </w:tc>
      </w:tr>
      <w:tr w:rsidR="00D2688C" w:rsidRPr="002F1C5B" w:rsidTr="00495187">
        <w:tc>
          <w:tcPr>
            <w:tcW w:w="9242" w:type="dxa"/>
          </w:tcPr>
          <w:p w:rsidR="00D2688C" w:rsidRPr="002F1C5B" w:rsidRDefault="00D2688C" w:rsidP="00495187">
            <w:pPr>
              <w:pStyle w:val="ListParagraph"/>
              <w:numPr>
                <w:ilvl w:val="0"/>
                <w:numId w:val="58"/>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Hal apa yang dilakukan  PLKB saat sosialisai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Untuk sosialisasinya kita itu lakukan berbagai cara seperti kelompok dan individu, kalau kelompok itu misalnya kita mengadakan pertemuan dengan masyarakat dan melakukan sosialisasi dan jika individu itu kita lakukan dengan mendatangi rumah-rumahnya warga satu persatu (door to door) dan kemudian kita berikan mi pemahaman mengenai kb” (Wawancara RN </w:t>
            </w:r>
            <w:r w:rsidRPr="002F1C5B">
              <w:rPr>
                <w:rFonts w:ascii="Times New Roman" w:eastAsia="Times New Roman" w:hAnsi="Times New Roman" w:cs="Times New Roman"/>
                <w:color w:val="000000"/>
                <w:sz w:val="24"/>
                <w:szCs w:val="24"/>
              </w:rPr>
              <w:t>Selasa 25 juli 2023)</w:t>
            </w:r>
          </w:p>
        </w:tc>
      </w:tr>
    </w:tbl>
    <w:p w:rsidR="00D2688C" w:rsidRPr="002F1C5B" w:rsidRDefault="00D2688C" w:rsidP="00D2688C">
      <w:pPr>
        <w:rPr>
          <w:rFonts w:ascii="Times New Roman" w:hAnsi="Times New Roman" w:cs="Times New Roman"/>
          <w:b/>
          <w:sz w:val="24"/>
          <w:szCs w:val="24"/>
        </w:rPr>
      </w:pPr>
    </w:p>
    <w:p w:rsidR="00D2688C" w:rsidRPr="002F1C5B" w:rsidRDefault="00D2688C" w:rsidP="00D2688C">
      <w:pPr>
        <w:pBdr>
          <w:top w:val="nil"/>
          <w:left w:val="nil"/>
          <w:bottom w:val="nil"/>
          <w:right w:val="nil"/>
          <w:between w:val="nil"/>
        </w:pBdr>
        <w:spacing w:line="480" w:lineRule="auto"/>
        <w:jc w:val="center"/>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b/>
          <w:bCs/>
          <w:color w:val="000000"/>
          <w:sz w:val="24"/>
          <w:szCs w:val="24"/>
        </w:rPr>
        <w:t>PEDOMAN WAWANCARA</w:t>
      </w:r>
    </w:p>
    <w:p w:rsidR="00D2688C" w:rsidRPr="002F1C5B" w:rsidRDefault="00D2688C" w:rsidP="00D2688C">
      <w:pPr>
        <w:pStyle w:val="ListParagraph"/>
        <w:numPr>
          <w:ilvl w:val="0"/>
          <w:numId w:val="59"/>
        </w:numPr>
        <w:spacing w:after="160" w:line="480" w:lineRule="auto"/>
        <w:rPr>
          <w:rFonts w:ascii="Times New Roman" w:hAnsi="Times New Roman" w:cs="Times New Roman"/>
          <w:b/>
          <w:sz w:val="24"/>
          <w:szCs w:val="24"/>
        </w:rPr>
      </w:pPr>
      <w:r w:rsidRPr="002F1C5B">
        <w:rPr>
          <w:rFonts w:ascii="Times New Roman" w:eastAsia="Times New Roman" w:hAnsi="Times New Roman" w:cs="Times New Roman"/>
          <w:color w:val="000000"/>
          <w:sz w:val="24"/>
          <w:szCs w:val="24"/>
        </w:rPr>
        <w:t>Judul Penelitian</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b/>
          <w:sz w:val="24"/>
          <w:szCs w:val="24"/>
        </w:rPr>
        <w:t>“strategi Dinas Pengendalian Penduduk dan Keluarga Berencana dalam pengendalian pertambahan jumlah penduduk kota Tegal</w:t>
      </w:r>
    </w:p>
    <w:p w:rsidR="00D2688C" w:rsidRPr="002F1C5B" w:rsidRDefault="00D2688C" w:rsidP="00D2688C">
      <w:pPr>
        <w:pStyle w:val="ListParagraph"/>
        <w:numPr>
          <w:ilvl w:val="0"/>
          <w:numId w:val="59"/>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color w:val="000000"/>
          <w:sz w:val="24"/>
          <w:szCs w:val="24"/>
        </w:rPr>
        <w:t xml:space="preserve">Identitas Responden </w:t>
      </w:r>
    </w:p>
    <w:p w:rsidR="00D2688C" w:rsidRPr="002F1C5B" w:rsidRDefault="00D2688C" w:rsidP="00D2688C">
      <w:pPr>
        <w:pStyle w:val="ListParagraph"/>
        <w:numPr>
          <w:ilvl w:val="0"/>
          <w:numId w:val="65"/>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Informa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Unit pelaksana teknis petugas lapangan keluarga berencana    PLKB</w:t>
      </w:r>
    </w:p>
    <w:p w:rsidR="00D2688C" w:rsidRPr="002F1C5B" w:rsidRDefault="00D2688C" w:rsidP="00D2688C">
      <w:pPr>
        <w:pStyle w:val="ListParagraph"/>
        <w:numPr>
          <w:ilvl w:val="0"/>
          <w:numId w:val="65"/>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Nama Informan </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Edo pramudya</w:t>
      </w:r>
    </w:p>
    <w:p w:rsidR="00D2688C" w:rsidRPr="002F1C5B" w:rsidRDefault="00D2688C" w:rsidP="00D2688C">
      <w:pPr>
        <w:pStyle w:val="ListParagraph"/>
        <w:numPr>
          <w:ilvl w:val="0"/>
          <w:numId w:val="65"/>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enis Kelami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laki laki </w:t>
      </w:r>
    </w:p>
    <w:p w:rsidR="00D2688C" w:rsidRPr="002F1C5B" w:rsidRDefault="00D2688C" w:rsidP="00D2688C">
      <w:pPr>
        <w:pStyle w:val="ListParagraph"/>
        <w:numPr>
          <w:ilvl w:val="0"/>
          <w:numId w:val="59"/>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adwal Wawancara</w:t>
      </w:r>
    </w:p>
    <w:p w:rsidR="00D2688C" w:rsidRPr="002F1C5B" w:rsidRDefault="00D2688C" w:rsidP="00D2688C">
      <w:pPr>
        <w:pStyle w:val="ListParagraph"/>
        <w:numPr>
          <w:ilvl w:val="0"/>
          <w:numId w:val="66"/>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Hari/Tanggal</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Selasa 25 juli 2023</w:t>
      </w:r>
    </w:p>
    <w:p w:rsidR="00D2688C" w:rsidRPr="002F1C5B" w:rsidRDefault="00D2688C" w:rsidP="00D2688C">
      <w:pPr>
        <w:pStyle w:val="ListParagraph"/>
        <w:numPr>
          <w:ilvl w:val="0"/>
          <w:numId w:val="66"/>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Waktu </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09.00 wib</w:t>
      </w:r>
    </w:p>
    <w:p w:rsidR="00D2688C" w:rsidRPr="002F1C5B" w:rsidRDefault="00D2688C" w:rsidP="00D2688C">
      <w:pPr>
        <w:pStyle w:val="ListParagraph"/>
        <w:numPr>
          <w:ilvl w:val="0"/>
          <w:numId w:val="66"/>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Tempat Wawancara</w:t>
      </w:r>
      <w:r w:rsidRPr="002F1C5B">
        <w:rPr>
          <w:rFonts w:ascii="Times New Roman" w:eastAsia="Times New Roman" w:hAnsi="Times New Roman" w:cs="Times New Roman"/>
          <w:color w:val="000000"/>
          <w:sz w:val="24"/>
          <w:szCs w:val="24"/>
        </w:rPr>
        <w:tab/>
        <w:t>: DPPKB Kota Tegal</w:t>
      </w:r>
    </w:p>
    <w:p w:rsidR="00D2688C" w:rsidRPr="002F1C5B" w:rsidRDefault="00D2688C" w:rsidP="00D2688C">
      <w:pPr>
        <w:pStyle w:val="ListParagraph"/>
        <w:numPr>
          <w:ilvl w:val="0"/>
          <w:numId w:val="59"/>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2F1C5B" w:rsidTr="00495187">
        <w:tc>
          <w:tcPr>
            <w:tcW w:w="9242" w:type="dxa"/>
            <w:shd w:val="clear" w:color="auto" w:fill="B8CCE4" w:themeFill="accent1" w:themeFillTint="66"/>
          </w:tcPr>
          <w:p w:rsidR="00D2688C" w:rsidRPr="002F1C5B" w:rsidRDefault="00D2688C" w:rsidP="00495187">
            <w:pPr>
              <w:tabs>
                <w:tab w:val="left" w:pos="5498"/>
              </w:tabs>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r w:rsidRPr="002F1C5B">
              <w:rPr>
                <w:rFonts w:ascii="Times New Roman" w:eastAsia="Times New Roman" w:hAnsi="Times New Roman" w:cs="Times New Roman"/>
                <w:color w:val="000000"/>
                <w:sz w:val="24"/>
                <w:szCs w:val="24"/>
              </w:rPr>
              <w:tab/>
            </w:r>
          </w:p>
        </w:tc>
      </w:tr>
      <w:tr w:rsidR="00D2688C" w:rsidRPr="002F1C5B" w:rsidTr="00495187">
        <w:tc>
          <w:tcPr>
            <w:tcW w:w="9242" w:type="dxa"/>
          </w:tcPr>
          <w:p w:rsidR="00D2688C" w:rsidRPr="002F1C5B" w:rsidRDefault="00D2688C" w:rsidP="00495187">
            <w:pPr>
              <w:pStyle w:val="ListParagraph"/>
              <w:numPr>
                <w:ilvl w:val="0"/>
                <w:numId w:val="60"/>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Menurut anda Tujuan dari program kb itu apa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Inti tujuan dari program kb menurut saya ya  itu untuk menekan jumlah pertumbuhan penduduk biar tidak padat”.</w:t>
            </w:r>
            <w:r w:rsidRPr="002F1C5B">
              <w:rPr>
                <w:rFonts w:ascii="Times New Roman" w:eastAsia="Times New Roman" w:hAnsi="Times New Roman" w:cs="Times New Roman"/>
                <w:color w:val="000000"/>
                <w:sz w:val="24"/>
                <w:szCs w:val="24"/>
              </w:rPr>
              <w:t xml:space="preserve"> (wawancara ED Selasa 25 juli 2023)</w:t>
            </w:r>
          </w:p>
        </w:tc>
      </w:tr>
      <w:tr w:rsidR="00D2688C" w:rsidRPr="002F1C5B" w:rsidTr="00495187">
        <w:tc>
          <w:tcPr>
            <w:tcW w:w="9242" w:type="dxa"/>
          </w:tcPr>
          <w:p w:rsidR="00D2688C" w:rsidRPr="002F1C5B" w:rsidRDefault="00D2688C" w:rsidP="00495187">
            <w:pPr>
              <w:pStyle w:val="ListParagraph"/>
              <w:numPr>
                <w:ilvl w:val="0"/>
                <w:numId w:val="60"/>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Sosialisasi seperti apa yang dilakukan PLKB Untuk melihat keberhasilan dari program kb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hAnsi="Times New Roman" w:cs="Times New Roman"/>
                <w:sz w:val="24"/>
                <w:szCs w:val="24"/>
              </w:rPr>
            </w:pPr>
            <w:r w:rsidRPr="002F1C5B">
              <w:rPr>
                <w:rFonts w:ascii="Times New Roman" w:hAnsi="Times New Roman" w:cs="Times New Roman"/>
                <w:sz w:val="24"/>
                <w:szCs w:val="24"/>
              </w:rPr>
              <w:t xml:space="preserve">“Kita melakukan sosialisasi mengenai program kb ini supaya bisa memberikan pemahaman kepada masyarakat tentang program dengan tujuan meningkatkan akseptor (pengguna kb) baru melalui sosialisasi yang kita lakukan, Tetapi Kalau ada yang tidak mau memang berKB itu kita tidak akan 71 paksa atau semacamnya, cukup kita mengingatkan dan memberi pemahaman kepada mereka apa sebenarnya ini kb dan betapa pentingnya ini kb bagi kita dengan harapan mereka bisa sadar kalau memang penting ini kb dan kedepannya mereka juga bisa ber KB” </w:t>
            </w:r>
            <w:r w:rsidRPr="002F1C5B">
              <w:rPr>
                <w:rFonts w:ascii="Times New Roman" w:eastAsia="Times New Roman" w:hAnsi="Times New Roman" w:cs="Times New Roman"/>
                <w:color w:val="000000"/>
                <w:sz w:val="24"/>
                <w:szCs w:val="24"/>
              </w:rPr>
              <w:t>(wawancara ED Selasa 25 juli 2023)</w:t>
            </w:r>
          </w:p>
        </w:tc>
      </w:tr>
      <w:tr w:rsidR="00D2688C" w:rsidRPr="002F1C5B" w:rsidTr="00495187">
        <w:tc>
          <w:tcPr>
            <w:tcW w:w="9242" w:type="dxa"/>
          </w:tcPr>
          <w:p w:rsidR="00D2688C" w:rsidRPr="002F1C5B" w:rsidRDefault="00D2688C" w:rsidP="00495187">
            <w:pPr>
              <w:pStyle w:val="ListParagraph"/>
              <w:numPr>
                <w:ilvl w:val="0"/>
                <w:numId w:val="60"/>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Hal apa yang dilakukan  PLKB saat sosialisai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yang kita lakukan itu, mereka diajak ikut dalam program kb lagi pula sebenarnya mereka sudah tidak asing lagi sama ini apa-apa (kb) karena ini sudah ada mi dri lama hanya saja yah kita dari dinas dan upt selalu dan tetap untuk mengajak mereka di kasikan edukasi bahwa penting sekali untuk berKb”.</w:t>
            </w:r>
            <w:r w:rsidRPr="002F1C5B">
              <w:rPr>
                <w:rFonts w:ascii="Times New Roman" w:eastAsia="Times New Roman" w:hAnsi="Times New Roman" w:cs="Times New Roman"/>
                <w:color w:val="000000"/>
                <w:sz w:val="24"/>
                <w:szCs w:val="24"/>
              </w:rPr>
              <w:t xml:space="preserve"> (wawancara ED Selasa 25 juli 2023)</w:t>
            </w:r>
          </w:p>
        </w:tc>
      </w:tr>
    </w:tbl>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Default="00D2688C" w:rsidP="00D2688C">
      <w:pPr>
        <w:rPr>
          <w:rFonts w:ascii="Times New Roman" w:hAnsi="Times New Roman" w:cs="Times New Roman"/>
          <w:b/>
          <w:sz w:val="24"/>
          <w:szCs w:val="24"/>
        </w:rPr>
      </w:pPr>
    </w:p>
    <w:p w:rsidR="006A2AE3" w:rsidRPr="002F1C5B" w:rsidRDefault="006A2AE3"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b/>
          <w:bCs/>
          <w:color w:val="000000"/>
          <w:sz w:val="24"/>
          <w:szCs w:val="24"/>
        </w:rPr>
        <w:t>PEDOMAN WAWANCARA</w:t>
      </w:r>
    </w:p>
    <w:p w:rsidR="00D2688C" w:rsidRPr="002F1C5B" w:rsidRDefault="00D2688C" w:rsidP="00D2688C">
      <w:pPr>
        <w:pStyle w:val="ListParagraph"/>
        <w:numPr>
          <w:ilvl w:val="0"/>
          <w:numId w:val="67"/>
        </w:numPr>
        <w:spacing w:after="160" w:line="480" w:lineRule="auto"/>
        <w:rPr>
          <w:rFonts w:ascii="Times New Roman" w:hAnsi="Times New Roman" w:cs="Times New Roman"/>
          <w:b/>
          <w:sz w:val="24"/>
          <w:szCs w:val="24"/>
        </w:rPr>
      </w:pPr>
      <w:r w:rsidRPr="002F1C5B">
        <w:rPr>
          <w:rFonts w:ascii="Times New Roman" w:eastAsia="Times New Roman" w:hAnsi="Times New Roman" w:cs="Times New Roman"/>
          <w:color w:val="000000"/>
          <w:sz w:val="24"/>
          <w:szCs w:val="24"/>
        </w:rPr>
        <w:t>Judul Penelitian</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b/>
          <w:sz w:val="24"/>
          <w:szCs w:val="24"/>
        </w:rPr>
        <w:t>“strategi Dinas Pengendalian Penduduk dan Keluarga Berencana dalam pengendalian pertambahan jumlah penduduk kota Tegal</w:t>
      </w:r>
    </w:p>
    <w:p w:rsidR="00D2688C" w:rsidRPr="002F1C5B" w:rsidRDefault="00D2688C" w:rsidP="00D2688C">
      <w:pPr>
        <w:pStyle w:val="ListParagraph"/>
        <w:numPr>
          <w:ilvl w:val="0"/>
          <w:numId w:val="67"/>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color w:val="000000"/>
          <w:sz w:val="24"/>
          <w:szCs w:val="24"/>
        </w:rPr>
        <w:t xml:space="preserve">Identitas Responden </w:t>
      </w:r>
    </w:p>
    <w:p w:rsidR="00D2688C" w:rsidRPr="002F1C5B" w:rsidRDefault="00D2688C" w:rsidP="00D2688C">
      <w:pPr>
        <w:pStyle w:val="ListParagraph"/>
        <w:numPr>
          <w:ilvl w:val="0"/>
          <w:numId w:val="68"/>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Informa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Masyarakat)</w:t>
      </w:r>
    </w:p>
    <w:p w:rsidR="00D2688C" w:rsidRPr="002F1C5B" w:rsidRDefault="00D2688C" w:rsidP="00D2688C">
      <w:pPr>
        <w:pStyle w:val="ListParagraph"/>
        <w:numPr>
          <w:ilvl w:val="0"/>
          <w:numId w:val="68"/>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Nama Informan </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 xml:space="preserve">Tarisi </w:t>
      </w:r>
    </w:p>
    <w:p w:rsidR="00D2688C" w:rsidRPr="002F1C5B" w:rsidRDefault="00D2688C" w:rsidP="00D2688C">
      <w:pPr>
        <w:pStyle w:val="ListParagraph"/>
        <w:numPr>
          <w:ilvl w:val="0"/>
          <w:numId w:val="68"/>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enis Kelami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Perempuan</w:t>
      </w:r>
    </w:p>
    <w:p w:rsidR="00D2688C" w:rsidRPr="002F1C5B" w:rsidRDefault="00D2688C" w:rsidP="00D2688C">
      <w:pPr>
        <w:pStyle w:val="ListParagraph"/>
        <w:numPr>
          <w:ilvl w:val="0"/>
          <w:numId w:val="67"/>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adwal Wawancara</w:t>
      </w:r>
    </w:p>
    <w:p w:rsidR="00D2688C" w:rsidRPr="002F1C5B" w:rsidRDefault="00D2688C" w:rsidP="00D2688C">
      <w:pPr>
        <w:pStyle w:val="ListParagraph"/>
        <w:numPr>
          <w:ilvl w:val="0"/>
          <w:numId w:val="69"/>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Hari/Tanggal</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kamis 29 juli 2023</w:t>
      </w:r>
    </w:p>
    <w:p w:rsidR="00D2688C" w:rsidRPr="002F1C5B" w:rsidRDefault="00D2688C" w:rsidP="00D2688C">
      <w:pPr>
        <w:pStyle w:val="ListParagraph"/>
        <w:numPr>
          <w:ilvl w:val="0"/>
          <w:numId w:val="69"/>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Waktu </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09.00 wib</w:t>
      </w:r>
    </w:p>
    <w:p w:rsidR="00D2688C" w:rsidRPr="002F1C5B" w:rsidRDefault="00D2688C" w:rsidP="00D2688C">
      <w:pPr>
        <w:pStyle w:val="ListParagraph"/>
        <w:numPr>
          <w:ilvl w:val="0"/>
          <w:numId w:val="69"/>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Tempat Wawancara</w:t>
      </w:r>
      <w:r w:rsidRPr="002F1C5B">
        <w:rPr>
          <w:rFonts w:ascii="Times New Roman" w:eastAsia="Times New Roman" w:hAnsi="Times New Roman" w:cs="Times New Roman"/>
          <w:color w:val="000000"/>
          <w:sz w:val="24"/>
          <w:szCs w:val="24"/>
        </w:rPr>
        <w:tab/>
        <w:t>: tempat tinggal informan (kel. Panggung)</w:t>
      </w:r>
    </w:p>
    <w:p w:rsidR="00D2688C" w:rsidRPr="002F1C5B" w:rsidRDefault="00D2688C" w:rsidP="00D2688C">
      <w:pPr>
        <w:pStyle w:val="ListParagraph"/>
        <w:numPr>
          <w:ilvl w:val="0"/>
          <w:numId w:val="67"/>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2F1C5B" w:rsidTr="00495187">
        <w:tc>
          <w:tcPr>
            <w:tcW w:w="9242" w:type="dxa"/>
            <w:shd w:val="clear" w:color="auto" w:fill="B8CCE4" w:themeFill="accent1" w:themeFillTint="66"/>
          </w:tcPr>
          <w:p w:rsidR="00D2688C" w:rsidRPr="002F1C5B" w:rsidRDefault="00D2688C" w:rsidP="00495187">
            <w:pPr>
              <w:tabs>
                <w:tab w:val="left" w:pos="4503"/>
              </w:tabs>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r w:rsidRPr="002F1C5B">
              <w:rPr>
                <w:rFonts w:ascii="Times New Roman" w:eastAsia="Times New Roman" w:hAnsi="Times New Roman" w:cs="Times New Roman"/>
                <w:color w:val="000000"/>
                <w:sz w:val="24"/>
                <w:szCs w:val="24"/>
              </w:rPr>
              <w:tab/>
            </w:r>
          </w:p>
        </w:tc>
      </w:tr>
      <w:tr w:rsidR="00D2688C" w:rsidRPr="002F1C5B" w:rsidTr="00495187">
        <w:tc>
          <w:tcPr>
            <w:tcW w:w="9242" w:type="dxa"/>
          </w:tcPr>
          <w:p w:rsidR="00D2688C" w:rsidRPr="002F1C5B" w:rsidRDefault="00D2688C" w:rsidP="00495187">
            <w:pPr>
              <w:pStyle w:val="ListParagraph"/>
              <w:numPr>
                <w:ilvl w:val="0"/>
                <w:numId w:val="70"/>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Apakah cara DPPKB dalam menyampauikan informasi mengenai program pengendalian penduduk dan KB mudah dipahami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Cukup Mudah dipahami, tidak ada pemaksaan pada saat melakukan penyuluhan kepada masyarakat</w:t>
            </w:r>
          </w:p>
        </w:tc>
      </w:tr>
      <w:tr w:rsidR="00D2688C" w:rsidRPr="002F1C5B" w:rsidTr="00495187">
        <w:tc>
          <w:tcPr>
            <w:tcW w:w="9242" w:type="dxa"/>
          </w:tcPr>
          <w:p w:rsidR="00D2688C" w:rsidRPr="002F1C5B" w:rsidRDefault="00D2688C" w:rsidP="00495187">
            <w:pPr>
              <w:pStyle w:val="ListParagraph"/>
              <w:numPr>
                <w:ilvl w:val="0"/>
                <w:numId w:val="70"/>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Mengapa anda bersedia mengikuti Program pengendalian penduduk dan KB?</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kita sadar jika memang kb ini penting yah saling membantu saja pemerintah memberikan kita pelayanan buat kita dan kita juga ikut, tujuannya kan untuk membatasi anak yah kita dukung dan ikut berpartisipasi apalagi kan kita ini tinggal dikota tidak punya lahan yang luas kalau anak banyak kan kita juga tidak tau nanti mereka mau tinggal dimana”. </w:t>
            </w:r>
          </w:p>
        </w:tc>
      </w:tr>
      <w:tr w:rsidR="00D2688C" w:rsidRPr="002F1C5B" w:rsidTr="00495187">
        <w:tc>
          <w:tcPr>
            <w:tcW w:w="9242" w:type="dxa"/>
          </w:tcPr>
          <w:p w:rsidR="00D2688C" w:rsidRPr="002F1C5B" w:rsidRDefault="00D2688C" w:rsidP="00495187">
            <w:pPr>
              <w:pStyle w:val="ListParagraph"/>
              <w:numPr>
                <w:ilvl w:val="0"/>
                <w:numId w:val="70"/>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Apa manfaat yang anda rasakan dalam mengikuti program DPPKB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Manfaat yang kita dapat ya kita bisa memberi jarak kelahiran, jadi kita bias ngatur ekonomi dan masa depan utuk anak, tapi kalo anaknya banyak kan nanti malah engga ke urus masa depannya dan lain lainnya.</w:t>
            </w:r>
          </w:p>
        </w:tc>
      </w:tr>
    </w:tbl>
    <w:p w:rsidR="00D2688C" w:rsidRPr="002F1C5B"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pBdr>
          <w:top w:val="nil"/>
          <w:left w:val="nil"/>
          <w:bottom w:val="nil"/>
          <w:right w:val="nil"/>
          <w:between w:val="nil"/>
        </w:pBdr>
        <w:spacing w:line="480" w:lineRule="auto"/>
        <w:jc w:val="center"/>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b/>
          <w:bCs/>
          <w:color w:val="000000"/>
          <w:sz w:val="24"/>
          <w:szCs w:val="24"/>
        </w:rPr>
        <w:t>PEDOMAN WAWANCARA</w:t>
      </w:r>
    </w:p>
    <w:p w:rsidR="00D2688C" w:rsidRPr="002F1C5B" w:rsidRDefault="00D2688C" w:rsidP="00D2688C">
      <w:pPr>
        <w:pStyle w:val="ListParagraph"/>
        <w:numPr>
          <w:ilvl w:val="0"/>
          <w:numId w:val="71"/>
        </w:numPr>
        <w:spacing w:after="160" w:line="480" w:lineRule="auto"/>
        <w:rPr>
          <w:rFonts w:ascii="Times New Roman" w:hAnsi="Times New Roman" w:cs="Times New Roman"/>
          <w:b/>
          <w:sz w:val="24"/>
          <w:szCs w:val="24"/>
        </w:rPr>
      </w:pPr>
      <w:r w:rsidRPr="002F1C5B">
        <w:rPr>
          <w:rFonts w:ascii="Times New Roman" w:eastAsia="Times New Roman" w:hAnsi="Times New Roman" w:cs="Times New Roman"/>
          <w:color w:val="000000"/>
          <w:sz w:val="24"/>
          <w:szCs w:val="24"/>
        </w:rPr>
        <w:t>Judul Penelitian</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b/>
          <w:sz w:val="24"/>
          <w:szCs w:val="24"/>
        </w:rPr>
        <w:t>“strategi Dinas Pengendalian Penduduk dan Keluarga Berencana dalam pengendalian pertambahan jumlah penduduk kota Tegal</w:t>
      </w:r>
    </w:p>
    <w:p w:rsidR="00D2688C" w:rsidRPr="002F1C5B" w:rsidRDefault="00D2688C" w:rsidP="00D2688C">
      <w:pPr>
        <w:pStyle w:val="ListParagraph"/>
        <w:numPr>
          <w:ilvl w:val="0"/>
          <w:numId w:val="71"/>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color w:val="000000"/>
          <w:sz w:val="24"/>
          <w:szCs w:val="24"/>
        </w:rPr>
        <w:t xml:space="preserve">Identitas Responden </w:t>
      </w:r>
    </w:p>
    <w:p w:rsidR="00D2688C" w:rsidRPr="002F1C5B" w:rsidRDefault="00D2688C" w:rsidP="00D2688C">
      <w:pPr>
        <w:pStyle w:val="ListParagraph"/>
        <w:numPr>
          <w:ilvl w:val="0"/>
          <w:numId w:val="72"/>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Informa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Masyarakat)</w:t>
      </w:r>
    </w:p>
    <w:p w:rsidR="00D2688C" w:rsidRPr="002F1C5B" w:rsidRDefault="00D2688C" w:rsidP="00D2688C">
      <w:pPr>
        <w:pStyle w:val="ListParagraph"/>
        <w:numPr>
          <w:ilvl w:val="0"/>
          <w:numId w:val="72"/>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Nama Informan </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Eni</w:t>
      </w:r>
    </w:p>
    <w:p w:rsidR="00D2688C" w:rsidRPr="002F1C5B" w:rsidRDefault="00D2688C" w:rsidP="00D2688C">
      <w:pPr>
        <w:pStyle w:val="ListParagraph"/>
        <w:numPr>
          <w:ilvl w:val="0"/>
          <w:numId w:val="72"/>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enis Kelami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Perempuan</w:t>
      </w:r>
    </w:p>
    <w:p w:rsidR="00D2688C" w:rsidRPr="002F1C5B" w:rsidRDefault="00D2688C" w:rsidP="00D2688C">
      <w:pPr>
        <w:pStyle w:val="ListParagraph"/>
        <w:numPr>
          <w:ilvl w:val="0"/>
          <w:numId w:val="71"/>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adwal Wawancara</w:t>
      </w:r>
    </w:p>
    <w:p w:rsidR="00D2688C" w:rsidRPr="002F1C5B" w:rsidRDefault="00D2688C" w:rsidP="00D2688C">
      <w:pPr>
        <w:pStyle w:val="ListParagraph"/>
        <w:numPr>
          <w:ilvl w:val="0"/>
          <w:numId w:val="73"/>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Hari/Tanggal</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kamis 29 juli 2023</w:t>
      </w:r>
    </w:p>
    <w:p w:rsidR="00D2688C" w:rsidRPr="002F1C5B" w:rsidRDefault="00D2688C" w:rsidP="00D2688C">
      <w:pPr>
        <w:pStyle w:val="ListParagraph"/>
        <w:numPr>
          <w:ilvl w:val="0"/>
          <w:numId w:val="73"/>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Waktu </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09.00 wib</w:t>
      </w:r>
    </w:p>
    <w:p w:rsidR="00D2688C" w:rsidRPr="002F1C5B" w:rsidRDefault="00D2688C" w:rsidP="00D2688C">
      <w:pPr>
        <w:pStyle w:val="ListParagraph"/>
        <w:numPr>
          <w:ilvl w:val="0"/>
          <w:numId w:val="73"/>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Tempat Wawancara</w:t>
      </w:r>
      <w:r w:rsidRPr="002F1C5B">
        <w:rPr>
          <w:rFonts w:ascii="Times New Roman" w:eastAsia="Times New Roman" w:hAnsi="Times New Roman" w:cs="Times New Roman"/>
          <w:color w:val="000000"/>
          <w:sz w:val="24"/>
          <w:szCs w:val="24"/>
        </w:rPr>
        <w:tab/>
        <w:t>: tempat tinggal informan (kel. Panggung)</w:t>
      </w:r>
    </w:p>
    <w:p w:rsidR="00D2688C" w:rsidRPr="002F1C5B" w:rsidRDefault="00D2688C" w:rsidP="00D2688C">
      <w:pPr>
        <w:pStyle w:val="ListParagraph"/>
        <w:numPr>
          <w:ilvl w:val="0"/>
          <w:numId w:val="71"/>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2F1C5B" w:rsidTr="00495187">
        <w:tc>
          <w:tcPr>
            <w:tcW w:w="9242" w:type="dxa"/>
            <w:shd w:val="clear" w:color="auto" w:fill="B8CCE4" w:themeFill="accent1" w:themeFillTint="66"/>
          </w:tcPr>
          <w:p w:rsidR="00D2688C" w:rsidRPr="002F1C5B" w:rsidRDefault="00D2688C" w:rsidP="00495187">
            <w:pPr>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p>
        </w:tc>
      </w:tr>
      <w:tr w:rsidR="00D2688C" w:rsidRPr="002F1C5B" w:rsidTr="00495187">
        <w:tc>
          <w:tcPr>
            <w:tcW w:w="9242" w:type="dxa"/>
          </w:tcPr>
          <w:p w:rsidR="00D2688C" w:rsidRPr="002F1C5B" w:rsidRDefault="00D2688C" w:rsidP="00495187">
            <w:pPr>
              <w:pStyle w:val="ListParagraph"/>
              <w:numPr>
                <w:ilvl w:val="0"/>
                <w:numId w:val="74"/>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Apakah cara DPPKB dalam menyampauikan informasi mengenai program pengendalian penduduk dan KB mudah dipahami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mudah dipahami mba. ya karna KB bukan hal yang baru jadi ya cukup paham lah </w:t>
            </w:r>
          </w:p>
        </w:tc>
      </w:tr>
      <w:tr w:rsidR="00D2688C" w:rsidRPr="002F1C5B" w:rsidTr="00495187">
        <w:tc>
          <w:tcPr>
            <w:tcW w:w="9242" w:type="dxa"/>
          </w:tcPr>
          <w:p w:rsidR="00D2688C" w:rsidRPr="002F1C5B" w:rsidRDefault="00D2688C" w:rsidP="00495187">
            <w:pPr>
              <w:pStyle w:val="ListParagraph"/>
              <w:numPr>
                <w:ilvl w:val="0"/>
                <w:numId w:val="74"/>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Mengapa anda bersedia mengikuti Program pengendalian penduduk dan KB?</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Saya ikut kb dek, karena saya sadar juga pendidikan itu sekarang mahal belum lagi kita ini kan yah bisa dibilang pas-pas an hidupnya, terus kalau anak juga banyak terus jarak kelahirannya tidak terkendali kan jadi susah juga dek kita harus membiayai banyak ana k itu susah sekali dek makanya kami sepakat untuk berKb setidaknya kalau 2 ji anakta lebih bisa ki mengatur keuangan dan waktu untuk mengurus anak-anak”.</w:t>
            </w:r>
          </w:p>
        </w:tc>
      </w:tr>
      <w:tr w:rsidR="00D2688C" w:rsidRPr="002F1C5B" w:rsidTr="00495187">
        <w:tc>
          <w:tcPr>
            <w:tcW w:w="9242" w:type="dxa"/>
          </w:tcPr>
          <w:p w:rsidR="00D2688C" w:rsidRPr="002F1C5B" w:rsidRDefault="00D2688C" w:rsidP="00495187">
            <w:pPr>
              <w:pStyle w:val="ListParagraph"/>
              <w:numPr>
                <w:ilvl w:val="0"/>
                <w:numId w:val="74"/>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Apa manfaat yang anda rasakan dalam mengikuti program DPPKB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 xml:space="preserve">Manfaatnya yang saya dapat ya banyak sekali, selain untuk memberikan jjarak kelahiran ,saya juga bias merencanakan keuangan untuk keluarga agar optimal </w:t>
            </w:r>
          </w:p>
        </w:tc>
      </w:tr>
    </w:tbl>
    <w:p w:rsidR="00D2688C" w:rsidRPr="002F1C5B"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Pr="002F1C5B"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Pr="002F1C5B"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pBdr>
          <w:top w:val="nil"/>
          <w:left w:val="nil"/>
          <w:bottom w:val="nil"/>
          <w:right w:val="nil"/>
          <w:between w:val="nil"/>
        </w:pBdr>
        <w:spacing w:line="480" w:lineRule="auto"/>
        <w:jc w:val="center"/>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b/>
          <w:bCs/>
          <w:color w:val="000000"/>
          <w:sz w:val="24"/>
          <w:szCs w:val="24"/>
        </w:rPr>
        <w:t>PEDOMAN WAWANCARA</w:t>
      </w:r>
    </w:p>
    <w:p w:rsidR="00D2688C" w:rsidRPr="002F1C5B" w:rsidRDefault="00D2688C" w:rsidP="00D2688C">
      <w:pPr>
        <w:pStyle w:val="ListParagraph"/>
        <w:numPr>
          <w:ilvl w:val="0"/>
          <w:numId w:val="75"/>
        </w:numPr>
        <w:spacing w:after="160" w:line="480" w:lineRule="auto"/>
        <w:rPr>
          <w:rFonts w:ascii="Times New Roman" w:hAnsi="Times New Roman" w:cs="Times New Roman"/>
          <w:b/>
          <w:sz w:val="24"/>
          <w:szCs w:val="24"/>
        </w:rPr>
      </w:pPr>
      <w:r w:rsidRPr="002F1C5B">
        <w:rPr>
          <w:rFonts w:ascii="Times New Roman" w:eastAsia="Times New Roman" w:hAnsi="Times New Roman" w:cs="Times New Roman"/>
          <w:color w:val="000000"/>
          <w:sz w:val="24"/>
          <w:szCs w:val="24"/>
        </w:rPr>
        <w:t>Judul Penelitian</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b/>
          <w:sz w:val="24"/>
          <w:szCs w:val="24"/>
        </w:rPr>
        <w:t>“strategi Dinas Pengendalian Penduduk dan Keluarga Berencana dalam pengendalian pertambahan jumlah penduduk kota Tegal</w:t>
      </w:r>
    </w:p>
    <w:p w:rsidR="00D2688C" w:rsidRPr="002F1C5B" w:rsidRDefault="00D2688C" w:rsidP="00D2688C">
      <w:pPr>
        <w:pStyle w:val="ListParagraph"/>
        <w:numPr>
          <w:ilvl w:val="0"/>
          <w:numId w:val="75"/>
        </w:numPr>
        <w:pBdr>
          <w:top w:val="nil"/>
          <w:left w:val="nil"/>
          <w:bottom w:val="nil"/>
          <w:right w:val="nil"/>
          <w:between w:val="nil"/>
        </w:pBdr>
        <w:spacing w:after="160" w:line="480" w:lineRule="auto"/>
        <w:ind w:left="426" w:hanging="426"/>
        <w:jc w:val="both"/>
        <w:rPr>
          <w:rFonts w:ascii="Times New Roman" w:eastAsia="Times New Roman" w:hAnsi="Times New Roman" w:cs="Times New Roman"/>
          <w:b/>
          <w:bCs/>
          <w:color w:val="000000"/>
          <w:sz w:val="24"/>
          <w:szCs w:val="24"/>
        </w:rPr>
      </w:pPr>
      <w:r w:rsidRPr="002F1C5B">
        <w:rPr>
          <w:rFonts w:ascii="Times New Roman" w:eastAsia="Times New Roman" w:hAnsi="Times New Roman" w:cs="Times New Roman"/>
          <w:color w:val="000000"/>
          <w:sz w:val="24"/>
          <w:szCs w:val="24"/>
        </w:rPr>
        <w:t xml:space="preserve">Identitas Responden </w:t>
      </w:r>
    </w:p>
    <w:p w:rsidR="00D2688C" w:rsidRPr="002F1C5B" w:rsidRDefault="00D2688C" w:rsidP="00D2688C">
      <w:pPr>
        <w:pStyle w:val="ListParagraph"/>
        <w:numPr>
          <w:ilvl w:val="0"/>
          <w:numId w:val="76"/>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Informa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PUS akseptor KB (Masyarakat)</w:t>
      </w:r>
    </w:p>
    <w:p w:rsidR="00D2688C" w:rsidRPr="002F1C5B" w:rsidRDefault="00D2688C" w:rsidP="00D2688C">
      <w:pPr>
        <w:pStyle w:val="ListParagraph"/>
        <w:numPr>
          <w:ilvl w:val="0"/>
          <w:numId w:val="76"/>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Nama Informan </w:t>
      </w:r>
      <w:r w:rsidRPr="002F1C5B">
        <w:rPr>
          <w:rFonts w:ascii="Times New Roman" w:eastAsia="Times New Roman" w:hAnsi="Times New Roman" w:cs="Times New Roman"/>
          <w:color w:val="000000"/>
          <w:sz w:val="24"/>
          <w:szCs w:val="24"/>
        </w:rPr>
        <w:tab/>
        <w:t xml:space="preserve">: </w:t>
      </w:r>
      <w:r w:rsidRPr="002F1C5B">
        <w:rPr>
          <w:rFonts w:ascii="Times New Roman" w:hAnsi="Times New Roman" w:cs="Times New Roman"/>
          <w:sz w:val="24"/>
          <w:szCs w:val="24"/>
        </w:rPr>
        <w:t>Nia</w:t>
      </w:r>
    </w:p>
    <w:p w:rsidR="00D2688C" w:rsidRPr="002F1C5B" w:rsidRDefault="00D2688C" w:rsidP="00D2688C">
      <w:pPr>
        <w:pStyle w:val="ListParagraph"/>
        <w:numPr>
          <w:ilvl w:val="0"/>
          <w:numId w:val="76"/>
        </w:numPr>
        <w:pBdr>
          <w:top w:val="nil"/>
          <w:left w:val="nil"/>
          <w:bottom w:val="nil"/>
          <w:right w:val="nil"/>
          <w:between w:val="nil"/>
        </w:pBdr>
        <w:spacing w:after="160" w:line="480" w:lineRule="auto"/>
        <w:ind w:left="731"/>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enis Kelamin</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Perempuan</w:t>
      </w:r>
    </w:p>
    <w:p w:rsidR="00D2688C" w:rsidRPr="002F1C5B" w:rsidRDefault="00D2688C" w:rsidP="00D2688C">
      <w:pPr>
        <w:pStyle w:val="ListParagraph"/>
        <w:numPr>
          <w:ilvl w:val="0"/>
          <w:numId w:val="75"/>
        </w:numPr>
        <w:pBdr>
          <w:top w:val="nil"/>
          <w:left w:val="nil"/>
          <w:bottom w:val="nil"/>
          <w:right w:val="nil"/>
          <w:between w:val="nil"/>
        </w:pBdr>
        <w:spacing w:after="160" w:line="480" w:lineRule="auto"/>
        <w:ind w:left="426" w:hanging="426"/>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Jadwal Wawancara</w:t>
      </w:r>
    </w:p>
    <w:p w:rsidR="00D2688C" w:rsidRPr="002F1C5B" w:rsidRDefault="00D2688C" w:rsidP="00D2688C">
      <w:pPr>
        <w:pStyle w:val="ListParagraph"/>
        <w:numPr>
          <w:ilvl w:val="0"/>
          <w:numId w:val="77"/>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Hari/Tanggal</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kamis 29 juli 2023</w:t>
      </w:r>
    </w:p>
    <w:p w:rsidR="00D2688C" w:rsidRPr="002F1C5B" w:rsidRDefault="00D2688C" w:rsidP="00D2688C">
      <w:pPr>
        <w:pStyle w:val="ListParagraph"/>
        <w:numPr>
          <w:ilvl w:val="0"/>
          <w:numId w:val="77"/>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Waktu </w:t>
      </w:r>
      <w:r w:rsidRPr="002F1C5B">
        <w:rPr>
          <w:rFonts w:ascii="Times New Roman" w:eastAsia="Times New Roman" w:hAnsi="Times New Roman" w:cs="Times New Roman"/>
          <w:color w:val="000000"/>
          <w:sz w:val="24"/>
          <w:szCs w:val="24"/>
        </w:rPr>
        <w:tab/>
      </w:r>
      <w:r w:rsidRPr="002F1C5B">
        <w:rPr>
          <w:rFonts w:ascii="Times New Roman" w:eastAsia="Times New Roman" w:hAnsi="Times New Roman" w:cs="Times New Roman"/>
          <w:color w:val="000000"/>
          <w:sz w:val="24"/>
          <w:szCs w:val="24"/>
        </w:rPr>
        <w:tab/>
        <w:t>: 09.00 wib</w:t>
      </w:r>
    </w:p>
    <w:p w:rsidR="00D2688C" w:rsidRPr="002F1C5B" w:rsidRDefault="00D2688C" w:rsidP="00D2688C">
      <w:pPr>
        <w:pStyle w:val="ListParagraph"/>
        <w:numPr>
          <w:ilvl w:val="0"/>
          <w:numId w:val="77"/>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Tempat Wawancara</w:t>
      </w:r>
      <w:r w:rsidRPr="002F1C5B">
        <w:rPr>
          <w:rFonts w:ascii="Times New Roman" w:eastAsia="Times New Roman" w:hAnsi="Times New Roman" w:cs="Times New Roman"/>
          <w:color w:val="000000"/>
          <w:sz w:val="24"/>
          <w:szCs w:val="24"/>
        </w:rPr>
        <w:tab/>
        <w:t>: tempat tinggal informan (kel. Panggung)</w:t>
      </w:r>
    </w:p>
    <w:p w:rsidR="00D2688C" w:rsidRPr="002F1C5B" w:rsidRDefault="00D2688C" w:rsidP="00D2688C">
      <w:pPr>
        <w:pStyle w:val="ListParagraph"/>
        <w:numPr>
          <w:ilvl w:val="0"/>
          <w:numId w:val="75"/>
        </w:numPr>
        <w:pBdr>
          <w:top w:val="nil"/>
          <w:left w:val="nil"/>
          <w:bottom w:val="nil"/>
          <w:right w:val="nil"/>
          <w:between w:val="nil"/>
        </w:pBdr>
        <w:spacing w:after="160"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Materi Penelitian</w:t>
      </w:r>
    </w:p>
    <w:tbl>
      <w:tblPr>
        <w:tblStyle w:val="TableGrid"/>
        <w:tblW w:w="0" w:type="auto"/>
        <w:tblLook w:val="04A0" w:firstRow="1" w:lastRow="0" w:firstColumn="1" w:lastColumn="0" w:noHBand="0" w:noVBand="1"/>
      </w:tblPr>
      <w:tblGrid>
        <w:gridCol w:w="8156"/>
      </w:tblGrid>
      <w:tr w:rsidR="00D2688C" w:rsidRPr="002F1C5B" w:rsidTr="00495187">
        <w:tc>
          <w:tcPr>
            <w:tcW w:w="9242" w:type="dxa"/>
            <w:shd w:val="clear" w:color="auto" w:fill="B8CCE4" w:themeFill="accent1" w:themeFillTint="66"/>
          </w:tcPr>
          <w:p w:rsidR="00D2688C" w:rsidRPr="002F1C5B" w:rsidRDefault="00D2688C" w:rsidP="00495187">
            <w:pPr>
              <w:spacing w:line="480" w:lineRule="auto"/>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PELAKSANAAN </w:t>
            </w:r>
          </w:p>
        </w:tc>
      </w:tr>
      <w:tr w:rsidR="00D2688C" w:rsidRPr="002F1C5B" w:rsidTr="00495187">
        <w:tc>
          <w:tcPr>
            <w:tcW w:w="9242" w:type="dxa"/>
          </w:tcPr>
          <w:p w:rsidR="00D2688C" w:rsidRPr="002F1C5B" w:rsidRDefault="00D2688C" w:rsidP="00495187">
            <w:pPr>
              <w:pStyle w:val="ListParagraph"/>
              <w:numPr>
                <w:ilvl w:val="0"/>
                <w:numId w:val="78"/>
              </w:numPr>
              <w:tabs>
                <w:tab w:val="left" w:pos="4625"/>
              </w:tabs>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 xml:space="preserve">Apakah cara DPPKB dalam menyampauikan informasi mengenai program pengendalian penduduk dan </w:t>
            </w:r>
            <w:bookmarkStart w:id="0" w:name="_GoBack"/>
            <w:bookmarkEnd w:id="0"/>
            <w:r w:rsidRPr="002F1C5B">
              <w:rPr>
                <w:rFonts w:ascii="Times New Roman" w:hAnsi="Times New Roman" w:cs="Times New Roman"/>
                <w:sz w:val="24"/>
                <w:szCs w:val="24"/>
              </w:rPr>
              <w:t>KB mudah dipahami ?</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eastAsia="Times New Roman" w:hAnsi="Times New Roman" w:cs="Times New Roman"/>
                <w:color w:val="000000"/>
                <w:sz w:val="24"/>
                <w:szCs w:val="24"/>
              </w:rPr>
              <w:t xml:space="preserve">Mudah dipahami, pegaiwanya engga maksa maksa buat wajib ikut program kb, tapi tergantung kesadaran masing masing ajah.  </w:t>
            </w:r>
          </w:p>
        </w:tc>
      </w:tr>
      <w:tr w:rsidR="00D2688C" w:rsidRPr="002F1C5B" w:rsidTr="00495187">
        <w:tc>
          <w:tcPr>
            <w:tcW w:w="9242" w:type="dxa"/>
          </w:tcPr>
          <w:p w:rsidR="00D2688C" w:rsidRPr="002F1C5B" w:rsidRDefault="00D2688C" w:rsidP="00495187">
            <w:pPr>
              <w:pStyle w:val="ListParagraph"/>
              <w:numPr>
                <w:ilvl w:val="0"/>
                <w:numId w:val="78"/>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Mengapa anda bersedia mengikuti Program pengendalian penduduk dan KB?</w:t>
            </w:r>
          </w:p>
        </w:tc>
      </w:tr>
      <w:tr w:rsidR="00D2688C" w:rsidRPr="002F1C5B" w:rsidTr="00495187">
        <w:tc>
          <w:tcPr>
            <w:tcW w:w="9242" w:type="dxa"/>
          </w:tcPr>
          <w:p w:rsidR="00D2688C" w:rsidRPr="002F1C5B" w:rsidRDefault="00D2688C" w:rsidP="00495187">
            <w:pPr>
              <w:tabs>
                <w:tab w:val="left" w:pos="4625"/>
              </w:tabs>
              <w:spacing w:line="480" w:lineRule="auto"/>
              <w:ind w:left="720"/>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karena arti kb menurutku itu adalah cara untuk mengatur angka kelahiran dan untuk mengendalikan pertumbuhan penduduk supaya tidak padat penduduk, jadi ya penting juga untuk kehidupan masa yang akan datang,”.</w:t>
            </w:r>
          </w:p>
        </w:tc>
      </w:tr>
      <w:tr w:rsidR="00D2688C" w:rsidRPr="002F1C5B" w:rsidTr="00495187">
        <w:tc>
          <w:tcPr>
            <w:tcW w:w="9242" w:type="dxa"/>
          </w:tcPr>
          <w:p w:rsidR="00D2688C" w:rsidRPr="002F1C5B" w:rsidRDefault="00D2688C" w:rsidP="00495187">
            <w:pPr>
              <w:pStyle w:val="ListParagraph"/>
              <w:numPr>
                <w:ilvl w:val="0"/>
                <w:numId w:val="78"/>
              </w:numPr>
              <w:spacing w:line="480" w:lineRule="auto"/>
              <w:jc w:val="both"/>
              <w:rPr>
                <w:rFonts w:ascii="Times New Roman" w:eastAsia="Times New Roman" w:hAnsi="Times New Roman" w:cs="Times New Roman"/>
                <w:color w:val="000000"/>
                <w:sz w:val="24"/>
                <w:szCs w:val="24"/>
              </w:rPr>
            </w:pPr>
            <w:r w:rsidRPr="002F1C5B">
              <w:rPr>
                <w:rFonts w:ascii="Times New Roman" w:hAnsi="Times New Roman" w:cs="Times New Roman"/>
                <w:sz w:val="24"/>
                <w:szCs w:val="24"/>
              </w:rPr>
              <w:t>Apa manfaat yang anda rasakan dalam mengikuti program DPPKB ?</w:t>
            </w:r>
          </w:p>
        </w:tc>
      </w:tr>
      <w:tr w:rsidR="00D2688C" w:rsidRPr="002F1C5B" w:rsidTr="00495187">
        <w:tc>
          <w:tcPr>
            <w:tcW w:w="9242" w:type="dxa"/>
          </w:tcPr>
          <w:p w:rsidR="00D2688C" w:rsidRPr="002F1C5B" w:rsidRDefault="00D2688C" w:rsidP="00495187">
            <w:pPr>
              <w:pStyle w:val="ListParagraph"/>
              <w:spacing w:line="480" w:lineRule="auto"/>
              <w:jc w:val="both"/>
              <w:rPr>
                <w:rFonts w:ascii="Times New Roman" w:hAnsi="Times New Roman" w:cs="Times New Roman"/>
                <w:sz w:val="24"/>
                <w:szCs w:val="24"/>
              </w:rPr>
            </w:pPr>
            <w:r w:rsidRPr="002F1C5B">
              <w:rPr>
                <w:rFonts w:ascii="Times New Roman" w:hAnsi="Times New Roman" w:cs="Times New Roman"/>
                <w:sz w:val="24"/>
                <w:szCs w:val="24"/>
              </w:rPr>
              <w:t xml:space="preserve">Manfaat untuk saya ya Untuk kesehatan reproduksi mba, selain itu juga untuk mengatur atau memprogram kehamilan misalnya mau punya anakberapa </w:t>
            </w:r>
          </w:p>
        </w:tc>
      </w:tr>
    </w:tbl>
    <w:p w:rsidR="00D2688C" w:rsidRPr="002F1C5B" w:rsidRDefault="00D2688C" w:rsidP="00D2688C">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Pr="002F1C5B" w:rsidRDefault="00D2688C" w:rsidP="00D2688C">
      <w:pPr>
        <w:rPr>
          <w:rFonts w:ascii="Times New Roman" w:hAnsi="Times New Roman" w:cs="Times New Roman"/>
          <w:b/>
          <w:sz w:val="24"/>
          <w:szCs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rPr>
          <w:rFonts w:ascii="Times New Roman" w:hAnsi="Times New Roman" w:cs="Times New Roman"/>
          <w:b/>
          <w:sz w:val="24"/>
        </w:rPr>
      </w:pPr>
    </w:p>
    <w:p w:rsidR="00D2688C" w:rsidRDefault="00D2688C" w:rsidP="00D2688C">
      <w:pPr>
        <w:jc w:val="center"/>
        <w:rPr>
          <w:rFonts w:ascii="Times New Roman" w:hAnsi="Times New Roman" w:cs="Times New Roman"/>
          <w:b/>
          <w:sz w:val="24"/>
        </w:rPr>
      </w:pPr>
      <w:r>
        <w:rPr>
          <w:rFonts w:ascii="Times New Roman" w:hAnsi="Times New Roman" w:cs="Times New Roman"/>
          <w:b/>
          <w:sz w:val="24"/>
        </w:rPr>
        <w:t>LAMPIRAN DOKUMENTASI</w:t>
      </w:r>
    </w:p>
    <w:p w:rsidR="00D2688C" w:rsidRDefault="00D2688C" w:rsidP="00D2688C">
      <w:pPr>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6800C6D3" wp14:editId="00D888D0">
            <wp:extent cx="4419600" cy="3314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bc3a279-3b1e-4b27-8e33-732faec9559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28321" cy="3321241"/>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sidRPr="0057111E">
        <w:rPr>
          <w:rFonts w:ascii="Times New Roman" w:hAnsi="Times New Roman" w:cs="Times New Roman"/>
          <w:sz w:val="24"/>
          <w:szCs w:val="24"/>
        </w:rPr>
        <w:t>Wawancara dengan ibu Sukma Dewi,S.KP,MM  selaku Kepala Bidang Dinas Pengendalian Penduduk dan Keluarga Brencan</w:t>
      </w:r>
      <w:r>
        <w:rPr>
          <w:rFonts w:ascii="Times New Roman" w:hAnsi="Times New Roman" w:cs="Times New Roman"/>
          <w:sz w:val="24"/>
          <w:szCs w:val="24"/>
        </w:rPr>
        <w:t>a Kota Tegal</w:t>
      </w:r>
    </w:p>
    <w:p w:rsidR="00D2688C" w:rsidRPr="0057111E" w:rsidRDefault="00D2688C" w:rsidP="00D2688C">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E054638" wp14:editId="7B637DBA">
            <wp:extent cx="4450080" cy="3082984"/>
            <wp:effectExtent l="0" t="0" r="7620"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2a42967-2da2-4743-81c7-dabd2858be3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82879" cy="3105707"/>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sidRPr="0057111E">
        <w:rPr>
          <w:rFonts w:ascii="Times New Roman" w:hAnsi="Times New Roman" w:cs="Times New Roman"/>
          <w:sz w:val="24"/>
          <w:szCs w:val="24"/>
        </w:rPr>
        <w:t>Wawancara dengan ibu Anugraheni Kartika Prima Dewi,S.KM,M.Kes bagian kasubag Perencanaa Dinas Pengendalian Penduduk dan Keluarga Berencan</w:t>
      </w:r>
      <w:r>
        <w:rPr>
          <w:rFonts w:ascii="Times New Roman" w:hAnsi="Times New Roman" w:cs="Times New Roman"/>
          <w:sz w:val="24"/>
          <w:szCs w:val="24"/>
        </w:rPr>
        <w:t>aan.</w:t>
      </w:r>
    </w:p>
    <w:p w:rsidR="00D2688C" w:rsidRDefault="00D2688C" w:rsidP="00D2688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DB346E" wp14:editId="1E7738C1">
            <wp:extent cx="4149970" cy="3225896"/>
            <wp:effectExtent l="0" t="0" r="317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eeb1b4-c0ad-4040-9f50-848e98031928.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5477" cy="3222403"/>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sidRPr="00C75FC1">
        <w:rPr>
          <w:rFonts w:ascii="Times New Roman" w:hAnsi="Times New Roman" w:cs="Times New Roman"/>
          <w:sz w:val="24"/>
          <w:szCs w:val="24"/>
        </w:rPr>
        <w:t>Wawancara dengan Rizki Nurdiana,S.I.Kom selaku Petugas Lapangan Keluarga Berencana (PLKB)</w:t>
      </w:r>
    </w:p>
    <w:p w:rsidR="00D2688C" w:rsidRDefault="00D2688C" w:rsidP="00D2688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C900F4" wp14:editId="60367D5C">
            <wp:extent cx="4206240" cy="3154680"/>
            <wp:effectExtent l="0" t="0" r="3810"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348dd5-dd11-4c81-8805-3877f6a2890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18828" cy="3164121"/>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sidRPr="00C75FC1">
        <w:rPr>
          <w:rFonts w:ascii="Times New Roman" w:hAnsi="Times New Roman" w:cs="Times New Roman"/>
          <w:sz w:val="24"/>
          <w:szCs w:val="24"/>
        </w:rPr>
        <w:t xml:space="preserve">Wawancara dengan </w:t>
      </w:r>
      <w:r>
        <w:rPr>
          <w:rFonts w:ascii="Times New Roman" w:hAnsi="Times New Roman" w:cs="Times New Roman"/>
          <w:sz w:val="24"/>
          <w:szCs w:val="24"/>
        </w:rPr>
        <w:t xml:space="preserve">Edo Pramudya </w:t>
      </w:r>
      <w:r w:rsidRPr="00C75FC1">
        <w:rPr>
          <w:rFonts w:ascii="Times New Roman" w:hAnsi="Times New Roman" w:cs="Times New Roman"/>
          <w:sz w:val="24"/>
          <w:szCs w:val="24"/>
        </w:rPr>
        <w:t>selaku Petugas Lapangan Keluarga Berencana (PLKB)</w:t>
      </w:r>
    </w:p>
    <w:p w:rsidR="00D2688C" w:rsidRDefault="00D2688C" w:rsidP="00D2688C">
      <w:pPr>
        <w:jc w:val="center"/>
        <w:rPr>
          <w:rFonts w:ascii="Times New Roman" w:hAnsi="Times New Roman" w:cs="Times New Roman"/>
          <w:sz w:val="24"/>
          <w:szCs w:val="24"/>
        </w:rPr>
      </w:pPr>
    </w:p>
    <w:p w:rsidR="00D2688C" w:rsidRDefault="00D2688C" w:rsidP="00D2688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7421C4" wp14:editId="734032E4">
            <wp:extent cx="4165179" cy="3154680"/>
            <wp:effectExtent l="0" t="0" r="6985"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9c54ab2-f39d-4d02-978d-8560c2b16e85.jpg"/>
                    <pic:cNvPicPr/>
                  </pic:nvPicPr>
                  <pic:blipFill>
                    <a:blip r:embed="rId12">
                      <a:extLst>
                        <a:ext uri="{28A0092B-C50C-407E-A947-70E740481C1C}">
                          <a14:useLocalDpi xmlns:a14="http://schemas.microsoft.com/office/drawing/2010/main" val="0"/>
                        </a:ext>
                      </a:extLst>
                    </a:blip>
                    <a:stretch>
                      <a:fillRect/>
                    </a:stretch>
                  </pic:blipFill>
                  <pic:spPr>
                    <a:xfrm>
                      <a:off x="0" y="0"/>
                      <a:ext cx="4166360" cy="3155575"/>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Pr>
          <w:rFonts w:ascii="Times New Roman" w:hAnsi="Times New Roman" w:cs="Times New Roman"/>
          <w:sz w:val="24"/>
          <w:szCs w:val="24"/>
        </w:rPr>
        <w:t>Wawancara bersama ibu Tarisi (masyarakat)</w:t>
      </w:r>
    </w:p>
    <w:p w:rsidR="00D2688C" w:rsidRDefault="00D2688C" w:rsidP="00D2688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ED5B1B" wp14:editId="2CCCBB1B">
            <wp:extent cx="4093699" cy="3166172"/>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596be5-8798-4822-9d3b-6d570c3cc91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93698" cy="3166171"/>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Pr>
          <w:rFonts w:ascii="Times New Roman" w:hAnsi="Times New Roman" w:cs="Times New Roman"/>
          <w:sz w:val="24"/>
          <w:szCs w:val="24"/>
        </w:rPr>
        <w:t>Wawancara bersama ibu eni (masyarakat)</w:t>
      </w:r>
    </w:p>
    <w:p w:rsidR="00D2688C" w:rsidRDefault="00D2688C" w:rsidP="00D2688C">
      <w:pPr>
        <w:jc w:val="center"/>
        <w:rPr>
          <w:rFonts w:ascii="Times New Roman" w:hAnsi="Times New Roman" w:cs="Times New Roman"/>
          <w:sz w:val="24"/>
          <w:szCs w:val="24"/>
        </w:rPr>
      </w:pPr>
    </w:p>
    <w:p w:rsidR="00D2688C" w:rsidRDefault="00D2688C" w:rsidP="00D2688C">
      <w:pPr>
        <w:jc w:val="center"/>
        <w:rPr>
          <w:rFonts w:ascii="Times New Roman" w:hAnsi="Times New Roman" w:cs="Times New Roman"/>
          <w:sz w:val="24"/>
          <w:szCs w:val="24"/>
        </w:rPr>
      </w:pPr>
    </w:p>
    <w:p w:rsidR="00D2688C" w:rsidRDefault="00D2688C" w:rsidP="00D2688C">
      <w:pPr>
        <w:jc w:val="center"/>
        <w:rPr>
          <w:rFonts w:ascii="Times New Roman" w:hAnsi="Times New Roman" w:cs="Times New Roman"/>
          <w:sz w:val="24"/>
          <w:szCs w:val="24"/>
        </w:rPr>
      </w:pPr>
    </w:p>
    <w:p w:rsidR="00D2688C" w:rsidRDefault="00D2688C" w:rsidP="00D2688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32B94D" wp14:editId="45FB90AF">
            <wp:extent cx="4273826" cy="3117632"/>
            <wp:effectExtent l="0" t="0" r="0" b="698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62df37-568b-40b0-b703-22f91817992c.jpg"/>
                    <pic:cNvPicPr/>
                  </pic:nvPicPr>
                  <pic:blipFill>
                    <a:blip r:embed="rId14">
                      <a:extLst>
                        <a:ext uri="{28A0092B-C50C-407E-A947-70E740481C1C}">
                          <a14:useLocalDpi xmlns:a14="http://schemas.microsoft.com/office/drawing/2010/main" val="0"/>
                        </a:ext>
                      </a:extLst>
                    </a:blip>
                    <a:stretch>
                      <a:fillRect/>
                    </a:stretch>
                  </pic:blipFill>
                  <pic:spPr>
                    <a:xfrm>
                      <a:off x="0" y="0"/>
                      <a:ext cx="4274339" cy="3118006"/>
                    </a:xfrm>
                    <a:prstGeom prst="rect">
                      <a:avLst/>
                    </a:prstGeom>
                  </pic:spPr>
                </pic:pic>
              </a:graphicData>
            </a:graphic>
          </wp:inline>
        </w:drawing>
      </w:r>
    </w:p>
    <w:p w:rsidR="00D2688C" w:rsidRDefault="00D2688C" w:rsidP="00D2688C">
      <w:pPr>
        <w:jc w:val="center"/>
        <w:rPr>
          <w:rFonts w:ascii="Times New Roman" w:hAnsi="Times New Roman" w:cs="Times New Roman"/>
          <w:sz w:val="24"/>
          <w:szCs w:val="24"/>
        </w:rPr>
      </w:pPr>
      <w:r>
        <w:rPr>
          <w:rFonts w:ascii="Times New Roman" w:hAnsi="Times New Roman" w:cs="Times New Roman"/>
          <w:sz w:val="24"/>
          <w:szCs w:val="24"/>
        </w:rPr>
        <w:t>Wawancara bersama ibu nia (masyarakat)</w:t>
      </w:r>
    </w:p>
    <w:p w:rsidR="00D2688C" w:rsidRDefault="00D2688C" w:rsidP="00D2688C">
      <w:pPr>
        <w:jc w:val="center"/>
        <w:rPr>
          <w:rFonts w:ascii="Times New Roman" w:hAnsi="Times New Roman" w:cs="Times New Roman"/>
          <w:sz w:val="24"/>
          <w:szCs w:val="24"/>
        </w:rPr>
      </w:pPr>
    </w:p>
    <w:p w:rsidR="00D2688C" w:rsidRDefault="00D2688C" w:rsidP="00D2688C">
      <w:pPr>
        <w:jc w:val="center"/>
        <w:rPr>
          <w:rFonts w:ascii="Times New Roman" w:hAnsi="Times New Roman" w:cs="Times New Roman"/>
          <w:sz w:val="24"/>
          <w:szCs w:val="24"/>
        </w:rPr>
      </w:pPr>
    </w:p>
    <w:p w:rsidR="00D2688C" w:rsidRPr="00C75FC1" w:rsidRDefault="00D2688C" w:rsidP="00D2688C">
      <w:pPr>
        <w:jc w:val="center"/>
        <w:rPr>
          <w:rFonts w:ascii="Times New Roman" w:hAnsi="Times New Roman" w:cs="Times New Roman"/>
          <w:sz w:val="24"/>
          <w:szCs w:val="24"/>
        </w:rPr>
        <w:sectPr w:rsidR="00D2688C" w:rsidRPr="00C75FC1" w:rsidSect="00960B57">
          <w:headerReference w:type="default" r:id="rId15"/>
          <w:footerReference w:type="default" r:id="rId16"/>
          <w:pgSz w:w="11909" w:h="16834"/>
          <w:pgMar w:top="2268" w:right="1701" w:bottom="1701" w:left="2268" w:header="720" w:footer="720" w:gutter="0"/>
          <w:cols w:space="720"/>
          <w:docGrid w:linePitch="360"/>
        </w:sectPr>
      </w:pPr>
    </w:p>
    <w:p w:rsidR="00D2688C" w:rsidRDefault="00D2688C" w:rsidP="00D2688C">
      <w:pPr>
        <w:ind w:left="540" w:hanging="540"/>
        <w:rPr>
          <w:rFonts w:ascii="Times New Roman" w:hAnsi="Times New Roman" w:cs="Times New Roman"/>
          <w:b/>
          <w:sz w:val="24"/>
        </w:rPr>
      </w:pPr>
      <w:r>
        <w:rPr>
          <w:rFonts w:ascii="Times New Roman" w:hAnsi="Times New Roman" w:cs="Times New Roman"/>
          <w:b/>
          <w:noProof/>
          <w:sz w:val="24"/>
        </w:rPr>
        <w:drawing>
          <wp:inline distT="0" distB="0" distL="0" distR="0" wp14:anchorId="5EEA534D" wp14:editId="5E8AA6FC">
            <wp:extent cx="5041900" cy="7123430"/>
            <wp:effectExtent l="0" t="0" r="635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058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1900" cy="7123430"/>
                    </a:xfrm>
                    <a:prstGeom prst="rect">
                      <a:avLst/>
                    </a:prstGeom>
                  </pic:spPr>
                </pic:pic>
              </a:graphicData>
            </a:graphic>
          </wp:inline>
        </w:drawing>
      </w:r>
    </w:p>
    <w:p w:rsidR="00D2688C" w:rsidRDefault="00D2688C" w:rsidP="00D2688C">
      <w:pPr>
        <w:rPr>
          <w:rFonts w:ascii="Times New Roman" w:hAnsi="Times New Roman" w:cs="Times New Roman"/>
          <w:sz w:val="24"/>
        </w:rPr>
      </w:pPr>
    </w:p>
    <w:p w:rsidR="00D2688C" w:rsidRDefault="00D2688C" w:rsidP="00D2688C">
      <w:pPr>
        <w:tabs>
          <w:tab w:val="left" w:pos="5171"/>
        </w:tabs>
        <w:rPr>
          <w:rFonts w:ascii="Times New Roman" w:hAnsi="Times New Roman" w:cs="Times New Roman"/>
          <w:sz w:val="24"/>
        </w:rPr>
      </w:pPr>
      <w:r>
        <w:rPr>
          <w:rFonts w:ascii="Times New Roman" w:hAnsi="Times New Roman" w:cs="Times New Roman"/>
          <w:sz w:val="24"/>
        </w:rPr>
        <w:tab/>
      </w:r>
    </w:p>
    <w:p w:rsidR="00D2688C" w:rsidRDefault="00D2688C" w:rsidP="00D2688C">
      <w:pPr>
        <w:tabs>
          <w:tab w:val="left" w:pos="5171"/>
        </w:tabs>
        <w:rPr>
          <w:rFonts w:ascii="Times New Roman" w:hAnsi="Times New Roman" w:cs="Times New Roman"/>
          <w:sz w:val="24"/>
        </w:rPr>
      </w:pPr>
    </w:p>
    <w:p w:rsidR="00D2688C" w:rsidRDefault="00D2688C" w:rsidP="00D2688C">
      <w:pPr>
        <w:tabs>
          <w:tab w:val="left" w:pos="5171"/>
        </w:tabs>
        <w:rPr>
          <w:rFonts w:ascii="Times New Roman" w:hAnsi="Times New Roman" w:cs="Times New Roman"/>
          <w:sz w:val="24"/>
        </w:rPr>
      </w:pPr>
      <w:r>
        <w:rPr>
          <w:rFonts w:ascii="Times New Roman" w:hAnsi="Times New Roman" w:cs="Times New Roman"/>
          <w:noProof/>
          <w:sz w:val="24"/>
        </w:rPr>
        <w:drawing>
          <wp:inline distT="0" distB="0" distL="0" distR="0" wp14:anchorId="0834EE9D" wp14:editId="71B2A113">
            <wp:extent cx="7834279" cy="5125829"/>
            <wp:effectExtent l="1588"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0586.JPG"/>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7879347" cy="5155316"/>
                    </a:xfrm>
                    <a:prstGeom prst="rect">
                      <a:avLst/>
                    </a:prstGeom>
                  </pic:spPr>
                </pic:pic>
              </a:graphicData>
            </a:graphic>
          </wp:inline>
        </w:drawing>
      </w:r>
    </w:p>
    <w:p w:rsidR="00D2688C" w:rsidRDefault="00D2688C" w:rsidP="00D2688C">
      <w:pPr>
        <w:tabs>
          <w:tab w:val="left" w:pos="5171"/>
        </w:tabs>
        <w:rPr>
          <w:rFonts w:ascii="Times New Roman" w:hAnsi="Times New Roman" w:cs="Times New Roman"/>
          <w:sz w:val="24"/>
        </w:rPr>
      </w:pPr>
    </w:p>
    <w:p w:rsidR="00D2688C" w:rsidRPr="00AC6098" w:rsidRDefault="00D2688C" w:rsidP="00D2688C">
      <w:pPr>
        <w:tabs>
          <w:tab w:val="left" w:pos="5171"/>
        </w:tabs>
        <w:rPr>
          <w:rFonts w:ascii="Times New Roman" w:hAnsi="Times New Roman" w:cs="Times New Roman"/>
          <w:sz w:val="24"/>
        </w:rPr>
      </w:pPr>
      <w:r>
        <w:rPr>
          <w:rFonts w:ascii="Times New Roman" w:hAnsi="Times New Roman" w:cs="Times New Roman"/>
          <w:noProof/>
          <w:sz w:val="24"/>
        </w:rPr>
        <w:drawing>
          <wp:inline distT="0" distB="0" distL="0" distR="0" wp14:anchorId="6CDA3DE7" wp14:editId="0B85A542">
            <wp:extent cx="7767060" cy="5081849"/>
            <wp:effectExtent l="9208"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0585.JPG"/>
                    <pic:cNvPicPr/>
                  </pic:nvPicPr>
                  <pic:blipFill>
                    <a:blip r:embed="rId19" cstate="print">
                      <a:extLst>
                        <a:ext uri="{28A0092B-C50C-407E-A947-70E740481C1C}">
                          <a14:useLocalDpi xmlns:a14="http://schemas.microsoft.com/office/drawing/2010/main" val="0"/>
                        </a:ext>
                      </a:extLst>
                    </a:blip>
                    <a:stretch>
                      <a:fillRect/>
                    </a:stretch>
                  </pic:blipFill>
                  <pic:spPr>
                    <a:xfrm rot="16200000">
                      <a:off x="0" y="0"/>
                      <a:ext cx="7803244" cy="5105524"/>
                    </a:xfrm>
                    <a:prstGeom prst="rect">
                      <a:avLst/>
                    </a:prstGeom>
                  </pic:spPr>
                </pic:pic>
              </a:graphicData>
            </a:graphic>
          </wp:inline>
        </w:drawing>
      </w:r>
    </w:p>
    <w:p w:rsidR="00B70C56" w:rsidRDefault="00B70C56"/>
    <w:sectPr w:rsidR="00B70C56" w:rsidSect="00960B57">
      <w:headerReference w:type="default" r:id="rId20"/>
      <w:footerReference w:type="default" r:id="rId21"/>
      <w:pgSz w:w="11909" w:h="16834"/>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22F" w:rsidRPr="006514E6" w:rsidRDefault="006A2AE3" w:rsidP="006514E6">
    <w:pPr>
      <w:pStyle w:val="Footer"/>
      <w:jc w:val="center"/>
      <w:rPr>
        <w:rFonts w:asciiTheme="majorBidi" w:hAnsiTheme="majorBidi" w:cstheme="majorBidi"/>
        <w:sz w:val="24"/>
        <w:szCs w:val="24"/>
      </w:rPr>
    </w:pPr>
  </w:p>
  <w:p w:rsidR="0073722F" w:rsidRDefault="006A2AE3" w:rsidP="00061AB8">
    <w:pPr>
      <w:pStyle w:val="Footer"/>
      <w:tabs>
        <w:tab w:val="clear" w:pos="4153"/>
        <w:tab w:val="clear" w:pos="8306"/>
        <w:tab w:val="center" w:pos="397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22F" w:rsidRPr="006514E6" w:rsidRDefault="006A2AE3" w:rsidP="006514E6">
    <w:pPr>
      <w:pStyle w:val="Footer"/>
      <w:jc w:val="center"/>
      <w:rPr>
        <w:rFonts w:asciiTheme="majorBidi" w:hAnsiTheme="majorBidi" w:cstheme="majorBidi"/>
        <w:sz w:val="24"/>
        <w:szCs w:val="24"/>
      </w:rPr>
    </w:pPr>
  </w:p>
  <w:p w:rsidR="0073722F" w:rsidRDefault="006A2AE3" w:rsidP="00061AB8">
    <w:pPr>
      <w:pStyle w:val="Footer"/>
      <w:tabs>
        <w:tab w:val="clear" w:pos="4153"/>
        <w:tab w:val="clear" w:pos="8306"/>
        <w:tab w:val="center" w:pos="3970"/>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801422"/>
      <w:docPartObj>
        <w:docPartGallery w:val="Page Numbers (Top of Page)"/>
        <w:docPartUnique/>
      </w:docPartObj>
    </w:sdtPr>
    <w:sdtEndPr>
      <w:rPr>
        <w:rFonts w:asciiTheme="majorBidi" w:hAnsiTheme="majorBidi" w:cstheme="majorBidi"/>
        <w:noProof/>
        <w:sz w:val="24"/>
        <w:szCs w:val="24"/>
      </w:rPr>
    </w:sdtEndPr>
    <w:sdtContent>
      <w:p w:rsidR="0073722F" w:rsidRPr="00960B57" w:rsidRDefault="006A2AE3">
        <w:pPr>
          <w:pStyle w:val="Header"/>
          <w:jc w:val="right"/>
          <w:rPr>
            <w:rFonts w:asciiTheme="majorBidi" w:hAnsiTheme="majorBidi" w:cstheme="majorBidi"/>
            <w:sz w:val="24"/>
            <w:szCs w:val="24"/>
          </w:rPr>
        </w:pPr>
        <w:r w:rsidRPr="00960B57">
          <w:rPr>
            <w:rFonts w:asciiTheme="majorBidi" w:hAnsiTheme="majorBidi" w:cstheme="majorBidi"/>
            <w:sz w:val="24"/>
            <w:szCs w:val="24"/>
          </w:rPr>
          <w:fldChar w:fldCharType="begin"/>
        </w:r>
        <w:r w:rsidRPr="00960B57">
          <w:rPr>
            <w:rFonts w:asciiTheme="majorBidi" w:hAnsiTheme="majorBidi" w:cstheme="majorBidi"/>
            <w:sz w:val="24"/>
            <w:szCs w:val="24"/>
          </w:rPr>
          <w:instrText xml:space="preserve"> PAGE   \* MERGEFORMAT </w:instrText>
        </w:r>
        <w:r w:rsidRPr="00960B57">
          <w:rPr>
            <w:rFonts w:asciiTheme="majorBidi" w:hAnsiTheme="majorBidi" w:cstheme="majorBidi"/>
            <w:sz w:val="24"/>
            <w:szCs w:val="24"/>
          </w:rPr>
          <w:fldChar w:fldCharType="separate"/>
        </w:r>
        <w:r>
          <w:rPr>
            <w:rFonts w:asciiTheme="majorBidi" w:hAnsiTheme="majorBidi" w:cstheme="majorBidi"/>
            <w:noProof/>
            <w:sz w:val="24"/>
            <w:szCs w:val="24"/>
          </w:rPr>
          <w:t>29</w:t>
        </w:r>
        <w:r w:rsidRPr="00960B57">
          <w:rPr>
            <w:rFonts w:asciiTheme="majorBidi" w:hAnsiTheme="majorBidi" w:cstheme="majorBidi"/>
            <w:noProof/>
            <w:sz w:val="24"/>
            <w:szCs w:val="24"/>
          </w:rPr>
          <w:fldChar w:fldCharType="end"/>
        </w:r>
      </w:p>
    </w:sdtContent>
  </w:sdt>
  <w:p w:rsidR="0073722F" w:rsidRDefault="006A2A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9916430"/>
      <w:docPartObj>
        <w:docPartGallery w:val="Page Numbers (Top of Page)"/>
        <w:docPartUnique/>
      </w:docPartObj>
    </w:sdtPr>
    <w:sdtEndPr>
      <w:rPr>
        <w:rFonts w:asciiTheme="majorBidi" w:hAnsiTheme="majorBidi" w:cstheme="majorBidi"/>
        <w:noProof/>
        <w:sz w:val="24"/>
        <w:szCs w:val="24"/>
      </w:rPr>
    </w:sdtEndPr>
    <w:sdtContent>
      <w:p w:rsidR="0073722F" w:rsidRPr="00960B57" w:rsidRDefault="006A2AE3">
        <w:pPr>
          <w:pStyle w:val="Header"/>
          <w:jc w:val="right"/>
          <w:rPr>
            <w:rFonts w:asciiTheme="majorBidi" w:hAnsiTheme="majorBidi" w:cstheme="majorBidi"/>
            <w:sz w:val="24"/>
            <w:szCs w:val="24"/>
          </w:rPr>
        </w:pPr>
        <w:r w:rsidRPr="00960B57">
          <w:rPr>
            <w:rFonts w:asciiTheme="majorBidi" w:hAnsiTheme="majorBidi" w:cstheme="majorBidi"/>
            <w:sz w:val="24"/>
            <w:szCs w:val="24"/>
          </w:rPr>
          <w:fldChar w:fldCharType="begin"/>
        </w:r>
        <w:r w:rsidRPr="00960B57">
          <w:rPr>
            <w:rFonts w:asciiTheme="majorBidi" w:hAnsiTheme="majorBidi" w:cstheme="majorBidi"/>
            <w:sz w:val="24"/>
            <w:szCs w:val="24"/>
          </w:rPr>
          <w:instrText xml:space="preserve"> PAGE   \* MERGEFORMAT </w:instrText>
        </w:r>
        <w:r w:rsidRPr="00960B57">
          <w:rPr>
            <w:rFonts w:asciiTheme="majorBidi" w:hAnsiTheme="majorBidi" w:cstheme="majorBidi"/>
            <w:sz w:val="24"/>
            <w:szCs w:val="24"/>
          </w:rPr>
          <w:fldChar w:fldCharType="separate"/>
        </w:r>
        <w:r>
          <w:rPr>
            <w:rFonts w:asciiTheme="majorBidi" w:hAnsiTheme="majorBidi" w:cstheme="majorBidi"/>
            <w:noProof/>
            <w:sz w:val="24"/>
            <w:szCs w:val="24"/>
          </w:rPr>
          <w:t>32</w:t>
        </w:r>
        <w:r w:rsidRPr="00960B57">
          <w:rPr>
            <w:rFonts w:asciiTheme="majorBidi" w:hAnsiTheme="majorBidi" w:cstheme="majorBidi"/>
            <w:noProof/>
            <w:sz w:val="24"/>
            <w:szCs w:val="24"/>
          </w:rPr>
          <w:fldChar w:fldCharType="end"/>
        </w:r>
      </w:p>
    </w:sdtContent>
  </w:sdt>
  <w:p w:rsidR="0073722F" w:rsidRDefault="006A2A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9A0DD9"/>
    <w:multiLevelType w:val="hybridMultilevel"/>
    <w:tmpl w:val="DFBCE646"/>
    <w:lvl w:ilvl="0" w:tplc="0409000F">
      <w:start w:val="1"/>
      <w:numFmt w:val="decimal"/>
      <w:lvlText w:val="%1."/>
      <w:lvlJc w:val="left"/>
      <w:pPr>
        <w:ind w:left="630" w:hanging="360"/>
      </w:pPr>
      <w:rPr>
        <w:sz w:val="24"/>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
    <w:nsid w:val="47000087"/>
    <w:multiLevelType w:val="hybridMultilevel"/>
    <w:tmpl w:val="324289C6"/>
    <w:lvl w:ilvl="0" w:tplc="FE3E268C">
      <w:start w:val="1"/>
      <w:numFmt w:val="decimal"/>
      <w:lvlText w:val="%1."/>
      <w:lvlJc w:val="left"/>
      <w:pPr>
        <w:ind w:left="2160" w:hanging="360"/>
      </w:pPr>
      <w:rPr>
        <w:rFonts w:eastAsia="Times New Roman" w:hint="default"/>
        <w:b/>
        <w:bCs/>
        <w:sz w:val="24"/>
        <w:szCs w:val="28"/>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485D63E8"/>
    <w:multiLevelType w:val="hybridMultilevel"/>
    <w:tmpl w:val="2444B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88C"/>
    <w:rsid w:val="006A2AE3"/>
    <w:rsid w:val="00B70C56"/>
    <w:rsid w:val="00D26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688C"/>
    <w:rPr>
      <w:rFonts w:eastAsiaTheme="minorEastAsia"/>
    </w:rPr>
  </w:style>
  <w:style w:type="paragraph" w:styleId="Heading1">
    <w:name w:val="heading 1"/>
    <w:basedOn w:val="Normal"/>
    <w:next w:val="Normal"/>
    <w:link w:val="Heading1Char"/>
    <w:uiPriority w:val="9"/>
    <w:qFormat/>
    <w:rsid w:val="00D2688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2688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2688C"/>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2688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2688C"/>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2688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88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2688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2688C"/>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D2688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D2688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D2688C"/>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D268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D2688C"/>
    <w:rPr>
      <w:rFonts w:ascii="Tahoma" w:eastAsiaTheme="minorEastAsia" w:hAnsi="Tahoma" w:cs="Tahoma"/>
      <w:sz w:val="16"/>
      <w:szCs w:val="16"/>
    </w:rPr>
  </w:style>
  <w:style w:type="paragraph" w:styleId="Footer">
    <w:name w:val="footer"/>
    <w:basedOn w:val="Normal"/>
    <w:link w:val="FooterChar"/>
    <w:uiPriority w:val="99"/>
    <w:unhideWhenUsed/>
    <w:qFormat/>
    <w:rsid w:val="00D2688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2688C"/>
    <w:rPr>
      <w:rFonts w:eastAsiaTheme="minorEastAsia"/>
      <w:sz w:val="18"/>
      <w:szCs w:val="18"/>
    </w:rPr>
  </w:style>
  <w:style w:type="paragraph" w:styleId="Header">
    <w:name w:val="header"/>
    <w:basedOn w:val="Normal"/>
    <w:link w:val="HeaderChar"/>
    <w:uiPriority w:val="99"/>
    <w:unhideWhenUsed/>
    <w:qFormat/>
    <w:rsid w:val="00D2688C"/>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D2688C"/>
    <w:rPr>
      <w:rFonts w:eastAsiaTheme="minorEastAsia"/>
      <w:sz w:val="18"/>
      <w:szCs w:val="18"/>
    </w:rPr>
  </w:style>
  <w:style w:type="character" w:styleId="Hyperlink">
    <w:name w:val="Hyperlink"/>
    <w:basedOn w:val="DefaultParagraphFont"/>
    <w:uiPriority w:val="99"/>
    <w:unhideWhenUsed/>
    <w:qFormat/>
    <w:rsid w:val="00D2688C"/>
    <w:rPr>
      <w:color w:val="0000FF" w:themeColor="hyperlink"/>
      <w:u w:val="single"/>
    </w:rPr>
  </w:style>
  <w:style w:type="table" w:styleId="TableGrid">
    <w:name w:val="Table Grid"/>
    <w:basedOn w:val="TableNormal"/>
    <w:uiPriority w:val="39"/>
    <w:qFormat/>
    <w:rsid w:val="00D2688C"/>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2688C"/>
    <w:pPr>
      <w:spacing w:after="0" w:line="240" w:lineRule="auto"/>
    </w:pPr>
    <w:rPr>
      <w:rFonts w:eastAsiaTheme="minorEastAsia"/>
    </w:rPr>
  </w:style>
  <w:style w:type="paragraph" w:styleId="ListParagraph">
    <w:name w:val="List Paragraph"/>
    <w:aliases w:val="Body of text,Colorful List - Accent 11,List Paragraph1,Medium Grid 1 - Accent 21,Body of text+1,Body of text+2,Body of text+3,List Paragraph11,HEADING 1,soal jawab,Body of textCxSp,Heading 11,rpp3,List Paragraph2,sub de titre 4,ANNEX"/>
    <w:basedOn w:val="Normal"/>
    <w:link w:val="ListParagraphChar"/>
    <w:uiPriority w:val="34"/>
    <w:qFormat/>
    <w:rsid w:val="00D2688C"/>
    <w:pPr>
      <w:ind w:left="720"/>
      <w:contextualSpacing/>
    </w:pPr>
  </w:style>
  <w:style w:type="paragraph" w:customStyle="1" w:styleId="Bibliography1">
    <w:name w:val="Bibliography1"/>
    <w:basedOn w:val="Normal"/>
    <w:next w:val="Normal"/>
    <w:uiPriority w:val="37"/>
    <w:unhideWhenUsed/>
    <w:rsid w:val="00D2688C"/>
  </w:style>
  <w:style w:type="character" w:customStyle="1" w:styleId="styleswordwithsynonyms8m9z7">
    <w:name w:val="styles_wordwithsynonyms__8m9z7"/>
    <w:basedOn w:val="DefaultParagraphFont"/>
    <w:rsid w:val="00D2688C"/>
  </w:style>
  <w:style w:type="paragraph" w:customStyle="1" w:styleId="Normal0">
    <w:name w:val="[Normal]"/>
    <w:uiPriority w:val="99"/>
    <w:rsid w:val="00D2688C"/>
    <w:pPr>
      <w:widowControl w:val="0"/>
      <w:autoSpaceDE w:val="0"/>
      <w:autoSpaceDN w:val="0"/>
      <w:adjustRightInd w:val="0"/>
      <w:spacing w:after="0" w:line="240" w:lineRule="auto"/>
    </w:pPr>
    <w:rPr>
      <w:rFonts w:ascii="Arial" w:hAnsi="Arial" w:cs="Arial"/>
      <w:sz w:val="24"/>
      <w:szCs w:val="24"/>
      <w:lang w:val="id-ID"/>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HEADING 1 Char,soal jawab Char,Heading 11 Char"/>
    <w:link w:val="ListParagraph"/>
    <w:uiPriority w:val="34"/>
    <w:qFormat/>
    <w:locked/>
    <w:rsid w:val="00D2688C"/>
    <w:rPr>
      <w:rFonts w:eastAsiaTheme="minorEastAsia"/>
    </w:rPr>
  </w:style>
  <w:style w:type="paragraph" w:styleId="Bibliography">
    <w:name w:val="Bibliography"/>
    <w:basedOn w:val="Normal"/>
    <w:next w:val="Normal"/>
    <w:uiPriority w:val="37"/>
    <w:unhideWhenUsed/>
    <w:rsid w:val="00D2688C"/>
  </w:style>
  <w:style w:type="paragraph" w:styleId="TOCHeading">
    <w:name w:val="TOC Heading"/>
    <w:basedOn w:val="Heading1"/>
    <w:next w:val="Normal"/>
    <w:uiPriority w:val="39"/>
    <w:unhideWhenUsed/>
    <w:qFormat/>
    <w:rsid w:val="00D2688C"/>
    <w:pPr>
      <w:outlineLvl w:val="9"/>
    </w:pPr>
  </w:style>
  <w:style w:type="paragraph" w:styleId="TOC1">
    <w:name w:val="toc 1"/>
    <w:basedOn w:val="Normal"/>
    <w:next w:val="Normal"/>
    <w:autoRedefine/>
    <w:uiPriority w:val="39"/>
    <w:unhideWhenUsed/>
    <w:rsid w:val="00D2688C"/>
    <w:pPr>
      <w:tabs>
        <w:tab w:val="right" w:leader="dot" w:pos="7930"/>
      </w:tabs>
      <w:spacing w:after="100"/>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D2688C"/>
    <w:pPr>
      <w:spacing w:after="100"/>
      <w:ind w:left="220"/>
    </w:pPr>
  </w:style>
  <w:style w:type="paragraph" w:styleId="TOC3">
    <w:name w:val="toc 3"/>
    <w:basedOn w:val="Normal"/>
    <w:next w:val="Normal"/>
    <w:autoRedefine/>
    <w:uiPriority w:val="39"/>
    <w:unhideWhenUsed/>
    <w:rsid w:val="00D2688C"/>
    <w:pPr>
      <w:spacing w:after="100"/>
      <w:ind w:left="440"/>
    </w:pPr>
  </w:style>
  <w:style w:type="paragraph" w:styleId="TOC6">
    <w:name w:val="toc 6"/>
    <w:basedOn w:val="Normal"/>
    <w:next w:val="Normal"/>
    <w:autoRedefine/>
    <w:uiPriority w:val="39"/>
    <w:unhideWhenUsed/>
    <w:rsid w:val="00D2688C"/>
    <w:pPr>
      <w:tabs>
        <w:tab w:val="right" w:leader="dot" w:pos="7930"/>
      </w:tabs>
      <w:spacing w:after="100"/>
    </w:pPr>
    <w:rPr>
      <w:rFonts w:asciiTheme="majorBidi" w:hAnsiTheme="majorBidi"/>
      <w:noProof/>
      <w:sz w:val="24"/>
      <w:szCs w:val="24"/>
    </w:rPr>
  </w:style>
  <w:style w:type="paragraph" w:styleId="TOC4">
    <w:name w:val="toc 4"/>
    <w:basedOn w:val="Normal"/>
    <w:next w:val="Normal"/>
    <w:autoRedefine/>
    <w:uiPriority w:val="39"/>
    <w:unhideWhenUsed/>
    <w:rsid w:val="00D2688C"/>
    <w:pPr>
      <w:spacing w:after="100"/>
      <w:ind w:left="6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688C"/>
    <w:rPr>
      <w:rFonts w:eastAsiaTheme="minorEastAsia"/>
    </w:rPr>
  </w:style>
  <w:style w:type="paragraph" w:styleId="Heading1">
    <w:name w:val="heading 1"/>
    <w:basedOn w:val="Normal"/>
    <w:next w:val="Normal"/>
    <w:link w:val="Heading1Char"/>
    <w:uiPriority w:val="9"/>
    <w:qFormat/>
    <w:rsid w:val="00D2688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2688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2688C"/>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2688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2688C"/>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2688C"/>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88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2688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2688C"/>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D2688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D2688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D2688C"/>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D268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D2688C"/>
    <w:rPr>
      <w:rFonts w:ascii="Tahoma" w:eastAsiaTheme="minorEastAsia" w:hAnsi="Tahoma" w:cs="Tahoma"/>
      <w:sz w:val="16"/>
      <w:szCs w:val="16"/>
    </w:rPr>
  </w:style>
  <w:style w:type="paragraph" w:styleId="Footer">
    <w:name w:val="footer"/>
    <w:basedOn w:val="Normal"/>
    <w:link w:val="FooterChar"/>
    <w:uiPriority w:val="99"/>
    <w:unhideWhenUsed/>
    <w:qFormat/>
    <w:rsid w:val="00D2688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2688C"/>
    <w:rPr>
      <w:rFonts w:eastAsiaTheme="minorEastAsia"/>
      <w:sz w:val="18"/>
      <w:szCs w:val="18"/>
    </w:rPr>
  </w:style>
  <w:style w:type="paragraph" w:styleId="Header">
    <w:name w:val="header"/>
    <w:basedOn w:val="Normal"/>
    <w:link w:val="HeaderChar"/>
    <w:uiPriority w:val="99"/>
    <w:unhideWhenUsed/>
    <w:qFormat/>
    <w:rsid w:val="00D2688C"/>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D2688C"/>
    <w:rPr>
      <w:rFonts w:eastAsiaTheme="minorEastAsia"/>
      <w:sz w:val="18"/>
      <w:szCs w:val="18"/>
    </w:rPr>
  </w:style>
  <w:style w:type="character" w:styleId="Hyperlink">
    <w:name w:val="Hyperlink"/>
    <w:basedOn w:val="DefaultParagraphFont"/>
    <w:uiPriority w:val="99"/>
    <w:unhideWhenUsed/>
    <w:qFormat/>
    <w:rsid w:val="00D2688C"/>
    <w:rPr>
      <w:color w:val="0000FF" w:themeColor="hyperlink"/>
      <w:u w:val="single"/>
    </w:rPr>
  </w:style>
  <w:style w:type="table" w:styleId="TableGrid">
    <w:name w:val="Table Grid"/>
    <w:basedOn w:val="TableNormal"/>
    <w:uiPriority w:val="39"/>
    <w:qFormat/>
    <w:rsid w:val="00D2688C"/>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2688C"/>
    <w:pPr>
      <w:spacing w:after="0" w:line="240" w:lineRule="auto"/>
    </w:pPr>
    <w:rPr>
      <w:rFonts w:eastAsiaTheme="minorEastAsia"/>
    </w:rPr>
  </w:style>
  <w:style w:type="paragraph" w:styleId="ListParagraph">
    <w:name w:val="List Paragraph"/>
    <w:aliases w:val="Body of text,Colorful List - Accent 11,List Paragraph1,Medium Grid 1 - Accent 21,Body of text+1,Body of text+2,Body of text+3,List Paragraph11,HEADING 1,soal jawab,Body of textCxSp,Heading 11,rpp3,List Paragraph2,sub de titre 4,ANNEX"/>
    <w:basedOn w:val="Normal"/>
    <w:link w:val="ListParagraphChar"/>
    <w:uiPriority w:val="34"/>
    <w:qFormat/>
    <w:rsid w:val="00D2688C"/>
    <w:pPr>
      <w:ind w:left="720"/>
      <w:contextualSpacing/>
    </w:pPr>
  </w:style>
  <w:style w:type="paragraph" w:customStyle="1" w:styleId="Bibliography1">
    <w:name w:val="Bibliography1"/>
    <w:basedOn w:val="Normal"/>
    <w:next w:val="Normal"/>
    <w:uiPriority w:val="37"/>
    <w:unhideWhenUsed/>
    <w:rsid w:val="00D2688C"/>
  </w:style>
  <w:style w:type="character" w:customStyle="1" w:styleId="styleswordwithsynonyms8m9z7">
    <w:name w:val="styles_wordwithsynonyms__8m9z7"/>
    <w:basedOn w:val="DefaultParagraphFont"/>
    <w:rsid w:val="00D2688C"/>
  </w:style>
  <w:style w:type="paragraph" w:customStyle="1" w:styleId="Normal0">
    <w:name w:val="[Normal]"/>
    <w:uiPriority w:val="99"/>
    <w:rsid w:val="00D2688C"/>
    <w:pPr>
      <w:widowControl w:val="0"/>
      <w:autoSpaceDE w:val="0"/>
      <w:autoSpaceDN w:val="0"/>
      <w:adjustRightInd w:val="0"/>
      <w:spacing w:after="0" w:line="240" w:lineRule="auto"/>
    </w:pPr>
    <w:rPr>
      <w:rFonts w:ascii="Arial" w:hAnsi="Arial" w:cs="Arial"/>
      <w:sz w:val="24"/>
      <w:szCs w:val="24"/>
      <w:lang w:val="id-ID"/>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HEADING 1 Char,soal jawab Char,Heading 11 Char"/>
    <w:link w:val="ListParagraph"/>
    <w:uiPriority w:val="34"/>
    <w:qFormat/>
    <w:locked/>
    <w:rsid w:val="00D2688C"/>
    <w:rPr>
      <w:rFonts w:eastAsiaTheme="minorEastAsia"/>
    </w:rPr>
  </w:style>
  <w:style w:type="paragraph" w:styleId="Bibliography">
    <w:name w:val="Bibliography"/>
    <w:basedOn w:val="Normal"/>
    <w:next w:val="Normal"/>
    <w:uiPriority w:val="37"/>
    <w:unhideWhenUsed/>
    <w:rsid w:val="00D2688C"/>
  </w:style>
  <w:style w:type="paragraph" w:styleId="TOCHeading">
    <w:name w:val="TOC Heading"/>
    <w:basedOn w:val="Heading1"/>
    <w:next w:val="Normal"/>
    <w:uiPriority w:val="39"/>
    <w:unhideWhenUsed/>
    <w:qFormat/>
    <w:rsid w:val="00D2688C"/>
    <w:pPr>
      <w:outlineLvl w:val="9"/>
    </w:pPr>
  </w:style>
  <w:style w:type="paragraph" w:styleId="TOC1">
    <w:name w:val="toc 1"/>
    <w:basedOn w:val="Normal"/>
    <w:next w:val="Normal"/>
    <w:autoRedefine/>
    <w:uiPriority w:val="39"/>
    <w:unhideWhenUsed/>
    <w:rsid w:val="00D2688C"/>
    <w:pPr>
      <w:tabs>
        <w:tab w:val="right" w:leader="dot" w:pos="7930"/>
      </w:tabs>
      <w:spacing w:after="100"/>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D2688C"/>
    <w:pPr>
      <w:spacing w:after="100"/>
      <w:ind w:left="220"/>
    </w:pPr>
  </w:style>
  <w:style w:type="paragraph" w:styleId="TOC3">
    <w:name w:val="toc 3"/>
    <w:basedOn w:val="Normal"/>
    <w:next w:val="Normal"/>
    <w:autoRedefine/>
    <w:uiPriority w:val="39"/>
    <w:unhideWhenUsed/>
    <w:rsid w:val="00D2688C"/>
    <w:pPr>
      <w:spacing w:after="100"/>
      <w:ind w:left="440"/>
    </w:pPr>
  </w:style>
  <w:style w:type="paragraph" w:styleId="TOC6">
    <w:name w:val="toc 6"/>
    <w:basedOn w:val="Normal"/>
    <w:next w:val="Normal"/>
    <w:autoRedefine/>
    <w:uiPriority w:val="39"/>
    <w:unhideWhenUsed/>
    <w:rsid w:val="00D2688C"/>
    <w:pPr>
      <w:tabs>
        <w:tab w:val="right" w:leader="dot" w:pos="7930"/>
      </w:tabs>
      <w:spacing w:after="100"/>
    </w:pPr>
    <w:rPr>
      <w:rFonts w:asciiTheme="majorBidi" w:hAnsiTheme="majorBidi"/>
      <w:noProof/>
      <w:sz w:val="24"/>
      <w:szCs w:val="24"/>
    </w:rPr>
  </w:style>
  <w:style w:type="paragraph" w:styleId="TOC4">
    <w:name w:val="toc 4"/>
    <w:basedOn w:val="Normal"/>
    <w:next w:val="Normal"/>
    <w:autoRedefine/>
    <w:uiPriority w:val="39"/>
    <w:unhideWhenUsed/>
    <w:rsid w:val="00D2688C"/>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hyperlink" Target="https://books.google.co.id/books?hl=id&amp;lr=&amp;id=YM35DwAAQBAJ&amp;oi=fnd&amp;pg=PP1&amp;dq=buku+teori+kependudukan+agustina+bidarti+&amp;ots=hNfaPBqm7P&amp;sig=N-nnI3WuQm-hl7TaW28tTHT5TI4&amp;redir_esc=y%23v=onepage&amp;q=buku%20teori%20kependudukan%20agustina%20bidarti&amp;f=false" TargetMode="External"/><Relationship Id="rId12" Type="http://schemas.openxmlformats.org/officeDocument/2006/relationships/image" Target="media/image5.jp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b:Source>
    <b:Tag>Ban16</b:Tag>
    <b:SourceType>Book</b:SourceType>
    <b:Guid>{2AC50D73-85B3-4BF4-BC9D-0427CED06266}</b:Guid>
    <b:Author>
      <b:Author>
        <b:NameList>
          <b:Person>
            <b:Last>Bandur</b:Last>
            <b:First>Agustinus</b:First>
          </b:Person>
        </b:NameList>
      </b:Author>
    </b:Author>
    <b:Title>Penelitian Kualitatif Metodologi, Desain, dan Teknik Analisis Data dengan Nvivo 11 Plus</b:Title>
    <b:Year>2016</b:Year>
    <b:City>Jakarta</b:City>
    <b:Publisher>Mitra Wacana Media</b:Publisher>
    <b:RefOrder>1</b:RefOrder>
  </b:Source>
</b:Sources>
</file>

<file path=customXml/itemProps1.xml><?xml version="1.0" encoding="utf-8"?>
<ds:datastoreItem xmlns:ds="http://schemas.openxmlformats.org/officeDocument/2006/customXml" ds:itemID="{65F4F2B1-3765-4542-8A41-825D97A63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218</Words>
  <Characters>2404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cp:lastPrinted>2023-08-24T15:56:00Z</cp:lastPrinted>
  <dcterms:created xsi:type="dcterms:W3CDTF">2023-08-24T15:59:00Z</dcterms:created>
  <dcterms:modified xsi:type="dcterms:W3CDTF">2023-08-24T15:59:00Z</dcterms:modified>
</cp:coreProperties>
</file>